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vertAnchor="text" w:horzAnchor="page" w:tblpX="1570" w:tblpY="48"/>
        <w:tblW w:w="0" w:type="auto"/>
        <w:tblLook w:val="04A0" w:firstRow="1" w:lastRow="0" w:firstColumn="1" w:lastColumn="0" w:noHBand="0" w:noVBand="1"/>
      </w:tblPr>
      <w:tblGrid>
        <w:gridCol w:w="13612"/>
      </w:tblGrid>
      <w:tr w:rsidR="008D781A" w14:paraId="71A2771C" w14:textId="77777777" w:rsidTr="00D60C06">
        <w:trPr>
          <w:trHeight w:val="393"/>
        </w:trPr>
        <w:tc>
          <w:tcPr>
            <w:tcW w:w="13612" w:type="dxa"/>
          </w:tcPr>
          <w:p w14:paraId="617C1E47" w14:textId="7E1113D7" w:rsidR="008D781A" w:rsidRPr="008D781A" w:rsidRDefault="008D781A" w:rsidP="00461B3C">
            <w:pPr>
              <w:rPr>
                <w:rFonts w:eastAsia="Times New Roman"/>
                <w:b/>
              </w:rPr>
            </w:pPr>
            <w:proofErr w:type="spellStart"/>
            <w:r w:rsidRPr="00836C1E">
              <w:rPr>
                <w:b/>
                <w:color w:val="000000"/>
              </w:rPr>
              <w:t>eTable</w:t>
            </w:r>
            <w:proofErr w:type="spellEnd"/>
            <w:r w:rsidRPr="00836C1E">
              <w:rPr>
                <w:b/>
                <w:color w:val="000000"/>
              </w:rPr>
              <w:t xml:space="preserve"> 1S: </w:t>
            </w:r>
            <w:r w:rsidR="000103F9">
              <w:rPr>
                <w:b/>
                <w:color w:val="000000"/>
              </w:rPr>
              <w:t>Dietary goals</w:t>
            </w:r>
            <w:r>
              <w:rPr>
                <w:b/>
                <w:color w:val="000000"/>
              </w:rPr>
              <w:t xml:space="preserve"> </w:t>
            </w:r>
            <w:r w:rsidR="00461B3C">
              <w:rPr>
                <w:b/>
                <w:color w:val="000000"/>
              </w:rPr>
              <w:t>used in all study groups.</w:t>
            </w:r>
          </w:p>
        </w:tc>
      </w:tr>
      <w:tr w:rsidR="008D781A" w14:paraId="36B336C2" w14:textId="77777777" w:rsidTr="00477F28">
        <w:trPr>
          <w:trHeight w:val="2531"/>
        </w:trPr>
        <w:tc>
          <w:tcPr>
            <w:tcW w:w="13612" w:type="dxa"/>
          </w:tcPr>
          <w:p w14:paraId="49E6B60D" w14:textId="6A543437" w:rsidR="008D781A" w:rsidRPr="008D781A" w:rsidRDefault="008D781A" w:rsidP="008D781A">
            <w:pPr>
              <w:rPr>
                <w:rFonts w:eastAsia="Times New Roman"/>
                <w:b/>
              </w:rPr>
            </w:pPr>
            <w:r w:rsidRPr="008D781A">
              <w:rPr>
                <w:rFonts w:eastAsia="Times New Roman"/>
                <w:b/>
              </w:rPr>
              <w:t>Nutrient composition of the given diet</w:t>
            </w:r>
          </w:p>
          <w:p w14:paraId="4CCFE80F" w14:textId="77777777" w:rsidR="008D781A" w:rsidRDefault="008D781A" w:rsidP="008D781A">
            <w:pPr>
              <w:rPr>
                <w:rFonts w:eastAsia="Times New Roman"/>
              </w:rPr>
            </w:pPr>
            <w:r w:rsidRPr="008D781A">
              <w:rPr>
                <w:rFonts w:eastAsia="Times New Roman"/>
              </w:rPr>
              <w:t xml:space="preserve">Carbohydrates: </w:t>
            </w:r>
            <w:r w:rsidRPr="008D781A">
              <w:rPr>
                <w:rFonts w:ascii="MS Mincho" w:eastAsia="MS Mincho" w:hAnsi="MS Mincho" w:cs="MS Mincho"/>
              </w:rPr>
              <w:t>∼</w:t>
            </w:r>
            <w:r>
              <w:rPr>
                <w:rFonts w:eastAsia="Times New Roman"/>
              </w:rPr>
              <w:t>50 % of total energy intake</w:t>
            </w:r>
          </w:p>
          <w:p w14:paraId="3281DE87" w14:textId="77777777" w:rsidR="008D781A" w:rsidRDefault="008D781A" w:rsidP="008D781A">
            <w:pPr>
              <w:rPr>
                <w:rFonts w:eastAsia="Times New Roman"/>
              </w:rPr>
            </w:pPr>
            <w:r w:rsidRPr="008D781A">
              <w:rPr>
                <w:rFonts w:eastAsia="Times New Roman"/>
              </w:rPr>
              <w:t xml:space="preserve">Proteins: </w:t>
            </w:r>
            <w:r w:rsidRPr="008D781A">
              <w:rPr>
                <w:rFonts w:ascii="MS Mincho" w:eastAsia="MS Mincho" w:hAnsi="MS Mincho" w:cs="MS Mincho"/>
              </w:rPr>
              <w:t>∼</w:t>
            </w:r>
            <w:r w:rsidRPr="008D781A">
              <w:rPr>
                <w:rFonts w:eastAsia="Times New Roman"/>
              </w:rPr>
              <w:t xml:space="preserve">15% of total energy intake </w:t>
            </w:r>
          </w:p>
          <w:p w14:paraId="252F5659" w14:textId="77777777" w:rsidR="008D781A" w:rsidRDefault="008D781A" w:rsidP="008D781A">
            <w:pPr>
              <w:rPr>
                <w:rFonts w:eastAsia="Times New Roman"/>
              </w:rPr>
            </w:pPr>
            <w:r w:rsidRPr="008D781A">
              <w:rPr>
                <w:rFonts w:eastAsia="Times New Roman"/>
              </w:rPr>
              <w:t xml:space="preserve">Lipids: </w:t>
            </w:r>
            <w:r w:rsidRPr="008D781A">
              <w:rPr>
                <w:rFonts w:ascii="MS Mincho" w:eastAsia="MS Mincho" w:hAnsi="MS Mincho" w:cs="MS Mincho"/>
              </w:rPr>
              <w:t>∼</w:t>
            </w:r>
            <w:r>
              <w:rPr>
                <w:rFonts w:eastAsia="Times New Roman"/>
              </w:rPr>
              <w:t xml:space="preserve">35% of total energy intake </w:t>
            </w:r>
          </w:p>
          <w:p w14:paraId="32CE329A" w14:textId="77777777" w:rsidR="000544BD" w:rsidRDefault="008D781A" w:rsidP="008D781A">
            <w:pPr>
              <w:rPr>
                <w:rFonts w:eastAsia="Times New Roman"/>
              </w:rPr>
            </w:pPr>
            <w:r w:rsidRPr="008D781A">
              <w:rPr>
                <w:rFonts w:eastAsia="Times New Roman"/>
              </w:rPr>
              <w:t xml:space="preserve">Monounsaturated fatty acids: </w:t>
            </w:r>
            <w:r w:rsidRPr="008D781A">
              <w:rPr>
                <w:rFonts w:ascii="MS Mincho" w:eastAsia="MS Mincho" w:hAnsi="MS Mincho" w:cs="MS Mincho"/>
              </w:rPr>
              <w:t>∼</w:t>
            </w:r>
            <w:r>
              <w:rPr>
                <w:rFonts w:eastAsia="Times New Roman"/>
              </w:rPr>
              <w:t xml:space="preserve">20% of total energy intake </w:t>
            </w:r>
          </w:p>
          <w:p w14:paraId="05177C9F" w14:textId="73237862" w:rsidR="008D781A" w:rsidRDefault="008D781A" w:rsidP="008D781A">
            <w:pPr>
              <w:rPr>
                <w:rFonts w:eastAsia="Times New Roman"/>
              </w:rPr>
            </w:pPr>
            <w:r w:rsidRPr="008D781A">
              <w:rPr>
                <w:rFonts w:eastAsia="Times New Roman"/>
              </w:rPr>
              <w:t xml:space="preserve">Polyunsaturated fatty acids: </w:t>
            </w:r>
            <w:r w:rsidRPr="008D781A">
              <w:rPr>
                <w:rFonts w:ascii="MS Mincho" w:eastAsia="MS Mincho" w:hAnsi="MS Mincho" w:cs="MS Mincho"/>
              </w:rPr>
              <w:t>∼</w:t>
            </w:r>
            <w:r>
              <w:rPr>
                <w:rFonts w:eastAsia="Times New Roman"/>
              </w:rPr>
              <w:t xml:space="preserve">8% of total energy intake </w:t>
            </w:r>
          </w:p>
          <w:p w14:paraId="7979685B" w14:textId="77777777" w:rsidR="008D781A" w:rsidRDefault="008D781A" w:rsidP="008D781A">
            <w:pPr>
              <w:rPr>
                <w:rFonts w:eastAsia="Times New Roman"/>
              </w:rPr>
            </w:pPr>
            <w:r w:rsidRPr="008D781A">
              <w:rPr>
                <w:rFonts w:eastAsia="Times New Roman"/>
              </w:rPr>
              <w:t xml:space="preserve">Saturated fatty acids: </w:t>
            </w:r>
            <w:r w:rsidRPr="008D781A">
              <w:rPr>
                <w:rFonts w:ascii="MS Mincho" w:eastAsia="MS Mincho" w:hAnsi="MS Mincho" w:cs="MS Mincho"/>
              </w:rPr>
              <w:t>∼</w:t>
            </w:r>
            <w:r>
              <w:rPr>
                <w:rFonts w:eastAsia="Times New Roman"/>
              </w:rPr>
              <w:t xml:space="preserve"> 7% of total energy intake </w:t>
            </w:r>
          </w:p>
          <w:p w14:paraId="41A56D95" w14:textId="46924D3F" w:rsidR="008D781A" w:rsidRDefault="008D781A" w:rsidP="008D781A">
            <w:pPr>
              <w:rPr>
                <w:rFonts w:eastAsia="Times New Roman"/>
              </w:rPr>
            </w:pPr>
            <w:r w:rsidRPr="008D781A">
              <w:rPr>
                <w:rFonts w:eastAsia="Times New Roman"/>
              </w:rPr>
              <w:t xml:space="preserve">Cholesterol: </w:t>
            </w:r>
            <w:r w:rsidR="00795655">
              <w:rPr>
                <w:rFonts w:eastAsia="Times New Roman"/>
              </w:rPr>
              <w:t>&lt;3</w:t>
            </w:r>
            <w:r>
              <w:rPr>
                <w:rFonts w:eastAsia="Times New Roman"/>
              </w:rPr>
              <w:t>00mg/day</w:t>
            </w:r>
          </w:p>
          <w:p w14:paraId="3F40A4B8" w14:textId="1BB9DB6E" w:rsidR="008D781A" w:rsidRPr="00477F28" w:rsidRDefault="008D781A" w:rsidP="000103F9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Dietary fiber:15g/1000kcal of total energy intake</w:t>
            </w:r>
          </w:p>
        </w:tc>
      </w:tr>
      <w:tr w:rsidR="008D781A" w:rsidRPr="008D781A" w14:paraId="16CC66BB" w14:textId="77777777" w:rsidTr="008D781A">
        <w:tc>
          <w:tcPr>
            <w:tcW w:w="13612" w:type="dxa"/>
          </w:tcPr>
          <w:p w14:paraId="14487903" w14:textId="48542C07" w:rsidR="008D781A" w:rsidRPr="008D781A" w:rsidRDefault="008D781A" w:rsidP="008D781A">
            <w:pPr>
              <w:rPr>
                <w:lang w:val="en-US"/>
              </w:rPr>
            </w:pPr>
            <w:r w:rsidRPr="008D781A">
              <w:rPr>
                <w:bCs/>
              </w:rPr>
              <w:t>At least 5-10% weight loss</w:t>
            </w:r>
            <w:r>
              <w:rPr>
                <w:bCs/>
              </w:rPr>
              <w:t xml:space="preserve"> (</w:t>
            </w:r>
            <w:r>
              <w:rPr>
                <w:bCs/>
              </w:rPr>
              <w:sym w:font="Wingdings" w:char="F0E2"/>
            </w:r>
            <w:r>
              <w:rPr>
                <w:bCs/>
              </w:rPr>
              <w:t xml:space="preserve"> portion sizes, </w:t>
            </w:r>
            <w:r>
              <w:rPr>
                <w:bCs/>
                <w:lang w:val="en-US"/>
              </w:rPr>
              <w:t xml:space="preserve">instructions for healthier culinary preparations, replacement of fatty and sugary foods with fruit and low fat/high fiber choices </w:t>
            </w:r>
            <w:proofErr w:type="spellStart"/>
            <w:r>
              <w:rPr>
                <w:bCs/>
                <w:lang w:val="en-US"/>
              </w:rPr>
              <w:t>etc</w:t>
            </w:r>
            <w:proofErr w:type="spellEnd"/>
            <w:r>
              <w:rPr>
                <w:bCs/>
                <w:lang w:val="en-US"/>
              </w:rPr>
              <w:t>).</w:t>
            </w:r>
          </w:p>
        </w:tc>
      </w:tr>
    </w:tbl>
    <w:p w14:paraId="1D452F8B" w14:textId="76E2F341" w:rsidR="000103F9" w:rsidRPr="000103F9" w:rsidRDefault="000103F9" w:rsidP="000103F9">
      <w:pPr>
        <w:rPr>
          <w:rFonts w:eastAsia="Times New Roman"/>
          <w:sz w:val="22"/>
          <w:szCs w:val="22"/>
        </w:rPr>
      </w:pPr>
      <w:r w:rsidRPr="00371993">
        <w:rPr>
          <w:sz w:val="22"/>
          <w:szCs w:val="22"/>
        </w:rPr>
        <w:t>Food groups are</w:t>
      </w:r>
      <w:r>
        <w:rPr>
          <w:sz w:val="22"/>
          <w:szCs w:val="22"/>
        </w:rPr>
        <w:t xml:space="preserve"> presented as servings per day or per week. </w:t>
      </w:r>
      <w:r w:rsidRPr="00371993">
        <w:rPr>
          <w:sz w:val="22"/>
          <w:szCs w:val="22"/>
        </w:rPr>
        <w:t xml:space="preserve">Servings were determined according to the dietary guidelines for Greek adults published in 1999 </w:t>
      </w:r>
      <w:r w:rsidRPr="00371993">
        <w:rPr>
          <w:sz w:val="22"/>
          <w:szCs w:val="22"/>
        </w:rPr>
        <w:fldChar w:fldCharType="begin"/>
      </w:r>
      <w:r w:rsidRPr="00371993">
        <w:rPr>
          <w:sz w:val="22"/>
          <w:szCs w:val="22"/>
        </w:rPr>
        <w:instrText xml:space="preserve"> ADDIN EN.CITE &lt;EndNote&gt;&lt;Cite&gt;&lt;Author&gt;Ministry of Health &amp;amp; Welfare of Greece&lt;/Author&gt;&lt;Year&gt;1999&lt;/Year&gt;&lt;RecNum&gt;1163&lt;/RecNum&gt;&lt;DisplayText&gt;[20]&lt;/DisplayText&gt;&lt;record&gt;&lt;rec-number&gt;1163&lt;/rec-number&gt;&lt;foreign-keys&gt;&lt;key app="EN" db-id="pvzrvfvfc5aea3ed99rxvxa00xawr0earwap" timestamp="1510390178"&gt;1163&lt;/key&gt;&lt;/foreign-keys&gt;&lt;ref-type name="Journal Article"&gt;17&lt;/ref-type&gt;&lt;contributors&gt;&lt;authors&gt;&lt;author&gt;Ministry of Health &amp;amp; Welfare of Greece,&lt;/author&gt;&lt;/authors&gt;&lt;/contributors&gt;&lt;titles&gt;&lt;title&gt;Dietary guidelines for adults in Greece&lt;/title&gt;&lt;secondary-title&gt;Archives of Hellenic Medicine&lt;/secondary-title&gt;&lt;/titles&gt;&lt;periodical&gt;&lt;full-title&gt;Archives of Hellenic Medicine&lt;/full-title&gt;&lt;/periodical&gt;&lt;pages&gt;516-524&lt;/pages&gt;&lt;volume&gt;16&lt;/volume&gt;&lt;number&gt;5&lt;/number&gt;&lt;dates&gt;&lt;year&gt;1999&lt;/year&gt;&lt;/dates&gt;&lt;urls&gt;&lt;/urls&gt;&lt;/record&gt;&lt;/Cite&gt;&lt;/EndNote&gt;</w:instrText>
      </w:r>
      <w:r w:rsidRPr="00371993">
        <w:rPr>
          <w:sz w:val="22"/>
          <w:szCs w:val="22"/>
        </w:rPr>
        <w:fldChar w:fldCharType="separate"/>
      </w:r>
      <w:r w:rsidRPr="00371993">
        <w:rPr>
          <w:noProof/>
          <w:sz w:val="22"/>
          <w:szCs w:val="22"/>
        </w:rPr>
        <w:t>[</w:t>
      </w:r>
      <w:hyperlink w:anchor="_ENREF_20" w:tooltip="Ministry of Health &amp; Welfare of Greece, 1999 #1163" w:history="1">
        <w:r w:rsidRPr="00371993">
          <w:rPr>
            <w:noProof/>
            <w:sz w:val="22"/>
            <w:szCs w:val="22"/>
          </w:rPr>
          <w:t>20</w:t>
        </w:r>
      </w:hyperlink>
      <w:r w:rsidRPr="00371993">
        <w:rPr>
          <w:noProof/>
          <w:sz w:val="22"/>
          <w:szCs w:val="22"/>
        </w:rPr>
        <w:t>]</w:t>
      </w:r>
      <w:r w:rsidRPr="00371993">
        <w:rPr>
          <w:sz w:val="22"/>
          <w:szCs w:val="22"/>
        </w:rPr>
        <w:fldChar w:fldCharType="end"/>
      </w:r>
      <w:r w:rsidRPr="00371993">
        <w:rPr>
          <w:sz w:val="22"/>
          <w:szCs w:val="22"/>
          <w:lang w:eastAsia="el-GR"/>
        </w:rPr>
        <w:t xml:space="preserve"> </w:t>
      </w:r>
      <w:r w:rsidRPr="00371993">
        <w:rPr>
          <w:sz w:val="22"/>
          <w:szCs w:val="22"/>
        </w:rPr>
        <w:t xml:space="preserve">as well as the recommendations of the new published Mediterranean diet pyramid </w:t>
      </w:r>
      <w:r w:rsidRPr="00371993">
        <w:rPr>
          <w:sz w:val="22"/>
          <w:szCs w:val="22"/>
        </w:rPr>
        <w:fldChar w:fldCharType="begin"/>
      </w:r>
      <w:r w:rsidRPr="00371993">
        <w:rPr>
          <w:sz w:val="22"/>
          <w:szCs w:val="22"/>
        </w:rPr>
        <w:instrText xml:space="preserve"> ADDIN EN.CITE &lt;EndNote&gt;&lt;Cite&gt;&lt;Author&gt;Bach-Faig&lt;/Author&gt;&lt;Year&gt;2011&lt;/Year&gt;&lt;RecNum&gt;1096&lt;/RecNum&gt;&lt;DisplayText&gt;[18]&lt;/DisplayText&gt;&lt;record&gt;&lt;rec-number&gt;1096&lt;/rec-number&gt;&lt;foreign-keys&gt;&lt;key app="EN" db-id="pvzrvfvfc5aea3ed99rxvxa00xawr0earwap" timestamp="1510389671"&gt;1096&lt;/key&gt;&lt;/foreign-keys&gt;&lt;ref-type name="Journal Article"&gt;17&lt;/ref-type&gt;&lt;contributors&gt;&lt;authors&gt;&lt;author&gt;Bach-Faig, A.&lt;/author&gt;&lt;author&gt;Berry, E. M.&lt;/author&gt;&lt;author&gt;Lairon, D.&lt;/author&gt;&lt;author&gt;Reguant, J.&lt;/author&gt;&lt;author&gt;Trichopoulou, A.&lt;/author&gt;&lt;author&gt;Dernini, S.&lt;/author&gt;&lt;author&gt;Medina, F. X.&lt;/author&gt;&lt;author&gt;Battino, M.&lt;/author&gt;&lt;author&gt;Belahsen, R.&lt;/author&gt;&lt;author&gt;Miranda, G.&lt;/author&gt;&lt;author&gt;Serra-Majem, L.&lt;/author&gt;&lt;author&gt;Mediterranean Diet Foundation Expert, Group&lt;/author&gt;&lt;/authors&gt;&lt;/contributors&gt;&lt;auth-address&gt;Mediterranean Diet Foundation, Barcelona, Spain&lt;/auth-address&gt;&lt;titles&gt;&lt;title&gt;Mediterranean diet pyramid today. Science and cultural updates&lt;/title&gt;&lt;secondary-title&gt;Public Health Nutr&lt;/secondary-title&gt;&lt;/titles&gt;&lt;periodical&gt;&lt;full-title&gt;Public Health Nutr&lt;/full-title&gt;&lt;/periodical&gt;&lt;pages&gt;2274-84&lt;/pages&gt;&lt;volume&gt;14&lt;/volume&gt;&lt;number&gt;12A&lt;/number&gt;&lt;keywords&gt;&lt;keyword&gt;*Culture&lt;/keyword&gt;&lt;keyword&gt;Diet/*standards&lt;/keyword&gt;&lt;keyword&gt;*Diet, Mediterranean&lt;/keyword&gt;&lt;keyword&gt;Feeding Behavior&lt;/keyword&gt;&lt;keyword&gt;Fruit&lt;/keyword&gt;&lt;keyword&gt;Health Behavior&lt;/keyword&gt;&lt;keyword&gt;*Health Promotion&lt;/keyword&gt;&lt;keyword&gt;Humans&lt;/keyword&gt;&lt;keyword&gt;Life Style&lt;/keyword&gt;&lt;keyword&gt;Mediterranean Region&lt;/keyword&gt;&lt;keyword&gt;*Nutrition Policy&lt;/keyword&gt;&lt;keyword&gt;Obesity/prevention &amp;amp; control&lt;/keyword&gt;&lt;keyword&gt;Vegetables&lt;/keyword&gt;&lt;/keywords&gt;&lt;dates&gt;&lt;year&gt;2011&lt;/year&gt;&lt;pub-dates&gt;&lt;date&gt;Dec&lt;/date&gt;&lt;/pub-dates&gt;&lt;/dates&gt;&lt;isbn&gt;1475-2727 (Electronic)&amp;#xD;1368-9800 (Linking)&lt;/isbn&gt;&lt;accession-num&gt;22166184&lt;/accession-num&gt;&lt;urls&gt;&lt;related-urls&gt;&lt;url&gt;https://www.ncbi.nlm.nih.gov/pubmed/22166184&lt;/url&gt;&lt;/related-urls&gt;&lt;/urls&gt;&lt;electronic-resource-num&gt;10.1017/S1368980011002515&lt;/electronic-resource-num&gt;&lt;/record&gt;&lt;/Cite&gt;&lt;/EndNote&gt;</w:instrText>
      </w:r>
      <w:r w:rsidRPr="00371993">
        <w:rPr>
          <w:sz w:val="22"/>
          <w:szCs w:val="22"/>
        </w:rPr>
        <w:fldChar w:fldCharType="separate"/>
      </w:r>
      <w:r w:rsidRPr="00371993">
        <w:rPr>
          <w:noProof/>
          <w:sz w:val="22"/>
          <w:szCs w:val="22"/>
        </w:rPr>
        <w:t>[</w:t>
      </w:r>
      <w:hyperlink w:anchor="_ENREF_18" w:tooltip="Bach-Faig, 2011 #1096" w:history="1">
        <w:r w:rsidRPr="00371993">
          <w:rPr>
            <w:noProof/>
            <w:sz w:val="22"/>
            <w:szCs w:val="22"/>
          </w:rPr>
          <w:t>18</w:t>
        </w:r>
      </w:hyperlink>
      <w:r w:rsidRPr="00371993">
        <w:rPr>
          <w:noProof/>
          <w:sz w:val="22"/>
          <w:szCs w:val="22"/>
        </w:rPr>
        <w:t>]</w:t>
      </w:r>
      <w:r w:rsidRPr="00371993">
        <w:rPr>
          <w:sz w:val="22"/>
          <w:szCs w:val="22"/>
        </w:rPr>
        <w:fldChar w:fldCharType="end"/>
      </w:r>
      <w:r w:rsidRPr="00371993">
        <w:rPr>
          <w:sz w:val="22"/>
          <w:szCs w:val="22"/>
        </w:rPr>
        <w:t>.</w:t>
      </w:r>
      <w:r>
        <w:rPr>
          <w:sz w:val="22"/>
          <w:szCs w:val="22"/>
        </w:rPr>
        <w:t xml:space="preserve"> </w:t>
      </w:r>
      <w:r w:rsidRPr="000103F9">
        <w:rPr>
          <w:rFonts w:eastAsia="Times New Roman"/>
          <w:sz w:val="22"/>
          <w:szCs w:val="22"/>
        </w:rPr>
        <w:t>Recommendations refer to a 2000-kcal diet. Adjustments were made based on energy intakes.</w:t>
      </w:r>
    </w:p>
    <w:p w14:paraId="29039C13" w14:textId="7E55D2C2" w:rsidR="000103F9" w:rsidRPr="00371993" w:rsidRDefault="000103F9" w:rsidP="000103F9">
      <w:pPr>
        <w:spacing w:line="276" w:lineRule="auto"/>
        <w:jc w:val="both"/>
        <w:rPr>
          <w:color w:val="000000"/>
          <w:sz w:val="22"/>
          <w:szCs w:val="22"/>
        </w:rPr>
      </w:pPr>
    </w:p>
    <w:p w14:paraId="0A874365" w14:textId="77777777" w:rsidR="000103F9" w:rsidRPr="00371993" w:rsidRDefault="000103F9" w:rsidP="000103F9">
      <w:pPr>
        <w:jc w:val="both"/>
      </w:pPr>
    </w:p>
    <w:p w14:paraId="4E974526" w14:textId="77777777" w:rsidR="00D60C06" w:rsidRDefault="00D60C06">
      <w:pPr>
        <w:rPr>
          <w:rFonts w:eastAsia="Calibri"/>
          <w:lang w:eastAsia="zh-CN"/>
        </w:rPr>
      </w:pPr>
    </w:p>
    <w:p w14:paraId="0F96337A" w14:textId="77777777" w:rsidR="00D60C06" w:rsidRDefault="00D60C06">
      <w:pPr>
        <w:rPr>
          <w:rFonts w:eastAsia="Calibri"/>
          <w:lang w:eastAsia="zh-CN"/>
        </w:rPr>
      </w:pPr>
      <w:r>
        <w:rPr>
          <w:rFonts w:eastAsia="Calibri"/>
          <w:lang w:eastAsia="zh-CN"/>
        </w:rPr>
        <w:br w:type="page"/>
      </w:r>
      <w:bookmarkStart w:id="0" w:name="_GoBack"/>
      <w:bookmarkEnd w:id="0"/>
    </w:p>
    <w:p w14:paraId="73E0E8B6" w14:textId="534A576B" w:rsidR="00D60C06" w:rsidRDefault="00D60C06"/>
    <w:tbl>
      <w:tblPr>
        <w:tblStyle w:val="TableGrid"/>
        <w:tblW w:w="13745" w:type="dxa"/>
        <w:shd w:val="clear" w:color="auto" w:fill="FFFFFF" w:themeFill="background1"/>
        <w:tblLook w:val="04A0" w:firstRow="1" w:lastRow="0" w:firstColumn="1" w:lastColumn="0" w:noHBand="0" w:noVBand="1"/>
      </w:tblPr>
      <w:tblGrid>
        <w:gridCol w:w="3108"/>
        <w:gridCol w:w="5245"/>
        <w:gridCol w:w="5392"/>
      </w:tblGrid>
      <w:tr w:rsidR="00B023EB" w:rsidRPr="00836C1E" w14:paraId="77B4A68B" w14:textId="77777777" w:rsidTr="00AC04BF">
        <w:trPr>
          <w:trHeight w:val="569"/>
        </w:trPr>
        <w:tc>
          <w:tcPr>
            <w:tcW w:w="13745" w:type="dxa"/>
            <w:gridSpan w:val="3"/>
            <w:shd w:val="clear" w:color="auto" w:fill="FFFFFF" w:themeFill="background1"/>
          </w:tcPr>
          <w:p w14:paraId="3B9C56A4" w14:textId="252AEE07" w:rsidR="00B023EB" w:rsidRPr="00836C1E" w:rsidRDefault="00DE4691" w:rsidP="008B7A42">
            <w:pPr>
              <w:pStyle w:val="Heading7"/>
              <w:rPr>
                <w:rFonts w:ascii="Times New Roman" w:hAnsi="Times New Roman"/>
                <w:szCs w:val="24"/>
                <w:lang w:val="en-GB"/>
              </w:rPr>
            </w:pPr>
            <w:proofErr w:type="spellStart"/>
            <w:r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>eTable</w:t>
            </w:r>
            <w:proofErr w:type="spellEnd"/>
            <w:r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 xml:space="preserve"> 2</w:t>
            </w:r>
            <w:r w:rsidR="00B023EB" w:rsidRPr="00836C1E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 xml:space="preserve">S: </w:t>
            </w:r>
            <w:r w:rsidR="00EC0524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>S</w:t>
            </w:r>
            <w:r w:rsidR="000103F9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>tructure</w:t>
            </w:r>
            <w:r w:rsidR="008B7A42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 xml:space="preserve"> and analysis of the goals given at</w:t>
            </w:r>
            <w:r w:rsidR="000103F9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 xml:space="preserve"> </w:t>
            </w:r>
            <w:r w:rsidR="008B7A42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 xml:space="preserve">the 60-min group sessions </w:t>
            </w:r>
            <w:r w:rsidR="000103F9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>in the</w:t>
            </w:r>
            <w:r w:rsidR="008A60C4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 xml:space="preserve"> </w:t>
            </w:r>
            <w:r w:rsidR="000103F9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>Mediterranean and Mediterranean lifestyle</w:t>
            </w:r>
            <w:r w:rsidR="00B023EB" w:rsidRPr="00836C1E">
              <w:rPr>
                <w:rFonts w:ascii="Times New Roman" w:hAnsi="Times New Roman"/>
                <w:b/>
                <w:color w:val="000000"/>
                <w:szCs w:val="24"/>
                <w:lang w:val="en-GB"/>
              </w:rPr>
              <w:t xml:space="preserve"> groups.</w:t>
            </w:r>
          </w:p>
        </w:tc>
      </w:tr>
      <w:tr w:rsidR="00B023EB" w:rsidRPr="00836C1E" w14:paraId="761C08F5" w14:textId="77777777" w:rsidTr="008B7A42">
        <w:trPr>
          <w:trHeight w:val="684"/>
        </w:trPr>
        <w:tc>
          <w:tcPr>
            <w:tcW w:w="3108" w:type="dxa"/>
            <w:shd w:val="clear" w:color="auto" w:fill="FFFFFF" w:themeFill="background1"/>
          </w:tcPr>
          <w:p w14:paraId="686621F2" w14:textId="77777777" w:rsidR="00B023EB" w:rsidRPr="00836C1E" w:rsidRDefault="00B023EB" w:rsidP="00B023EB">
            <w:pPr>
              <w:spacing w:before="120" w:after="120"/>
              <w:jc w:val="both"/>
              <w:rPr>
                <w:b/>
              </w:rPr>
            </w:pPr>
          </w:p>
        </w:tc>
        <w:tc>
          <w:tcPr>
            <w:tcW w:w="5245" w:type="dxa"/>
            <w:shd w:val="clear" w:color="auto" w:fill="FFFFFF" w:themeFill="background1"/>
          </w:tcPr>
          <w:p w14:paraId="42E73B48" w14:textId="77777777" w:rsidR="00B023EB" w:rsidRPr="00836C1E" w:rsidRDefault="00B023EB" w:rsidP="00B023EB">
            <w:pPr>
              <w:spacing w:line="360" w:lineRule="auto"/>
              <w:jc w:val="center"/>
              <w:rPr>
                <w:b/>
                <w:color w:val="000000"/>
              </w:rPr>
            </w:pPr>
            <w:r w:rsidRPr="00836C1E">
              <w:rPr>
                <w:b/>
                <w:color w:val="000000"/>
              </w:rPr>
              <w:t>Mediterranean diet</w:t>
            </w:r>
          </w:p>
          <w:p w14:paraId="31314012" w14:textId="3582700E" w:rsidR="00B023EB" w:rsidRPr="00836C1E" w:rsidRDefault="00B023EB" w:rsidP="00B023EB">
            <w:pPr>
              <w:spacing w:line="360" w:lineRule="auto"/>
              <w:jc w:val="center"/>
              <w:rPr>
                <w:b/>
              </w:rPr>
            </w:pPr>
            <w:r w:rsidRPr="00836C1E">
              <w:rPr>
                <w:b/>
                <w:color w:val="000000"/>
              </w:rPr>
              <w:t>group (MDG)</w:t>
            </w:r>
          </w:p>
        </w:tc>
        <w:tc>
          <w:tcPr>
            <w:tcW w:w="5392" w:type="dxa"/>
            <w:shd w:val="clear" w:color="auto" w:fill="FFFFFF" w:themeFill="background1"/>
          </w:tcPr>
          <w:p w14:paraId="0DE0EB04" w14:textId="2A68694C" w:rsidR="00B023EB" w:rsidRPr="00836C1E" w:rsidRDefault="00B023EB" w:rsidP="00B023EB">
            <w:pPr>
              <w:spacing w:line="360" w:lineRule="auto"/>
              <w:jc w:val="center"/>
              <w:rPr>
                <w:b/>
                <w:color w:val="000000"/>
              </w:rPr>
            </w:pPr>
            <w:r w:rsidRPr="00836C1E">
              <w:rPr>
                <w:b/>
                <w:color w:val="000000"/>
              </w:rPr>
              <w:t>Mediterranean lifestyle</w:t>
            </w:r>
          </w:p>
          <w:p w14:paraId="4973AF61" w14:textId="68C8E8C7" w:rsidR="00B023EB" w:rsidRPr="00836C1E" w:rsidRDefault="00B023EB" w:rsidP="00B023EB">
            <w:pPr>
              <w:spacing w:line="360" w:lineRule="auto"/>
              <w:jc w:val="center"/>
              <w:rPr>
                <w:b/>
              </w:rPr>
            </w:pPr>
            <w:r w:rsidRPr="00836C1E">
              <w:rPr>
                <w:b/>
                <w:color w:val="000000"/>
              </w:rPr>
              <w:t>group (MLG)</w:t>
            </w:r>
          </w:p>
        </w:tc>
      </w:tr>
      <w:tr w:rsidR="00B023EB" w:rsidRPr="00AC04BF" w14:paraId="4BACB15F" w14:textId="77777777" w:rsidTr="008B7A42">
        <w:trPr>
          <w:trHeight w:val="1015"/>
        </w:trPr>
        <w:tc>
          <w:tcPr>
            <w:tcW w:w="3108" w:type="dxa"/>
            <w:shd w:val="clear" w:color="auto" w:fill="FFFFFF" w:themeFill="background1"/>
            <w:vAlign w:val="center"/>
          </w:tcPr>
          <w:p w14:paraId="2C908E59" w14:textId="7BEF7362" w:rsidR="00B023EB" w:rsidRPr="00AC04BF" w:rsidRDefault="00B023EB" w:rsidP="00AC04BF">
            <w:pPr>
              <w:rPr>
                <w:b/>
                <w:i/>
              </w:rPr>
            </w:pPr>
            <w:r w:rsidRPr="00AC04BF">
              <w:rPr>
                <w:b/>
                <w:i/>
              </w:rPr>
              <w:t>Goals in every session</w:t>
            </w:r>
          </w:p>
        </w:tc>
        <w:tc>
          <w:tcPr>
            <w:tcW w:w="5245" w:type="dxa"/>
            <w:shd w:val="clear" w:color="auto" w:fill="FFFFFF" w:themeFill="background1"/>
          </w:tcPr>
          <w:p w14:paraId="7E995CD3" w14:textId="19687082" w:rsidR="00B023EB" w:rsidRPr="00AC04BF" w:rsidRDefault="00B023EB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ind w:left="714" w:hanging="357"/>
              <w:rPr>
                <w:rFonts w:ascii="Times New Roman" w:hAnsi="Times New Roman"/>
                <w:bCs/>
                <w:i/>
                <w:szCs w:val="24"/>
                <w:lang w:val="en-GB"/>
              </w:rPr>
            </w:pPr>
            <w:r w:rsidRPr="00AC04BF">
              <w:rPr>
                <w:rFonts w:ascii="Times New Roman" w:hAnsi="Times New Roman"/>
                <w:bCs/>
                <w:i/>
                <w:szCs w:val="24"/>
                <w:lang w:val="en-GB"/>
              </w:rPr>
              <w:t>At least 5-10% weight loss</w:t>
            </w:r>
            <w:r w:rsidR="00D60C06">
              <w:rPr>
                <w:rFonts w:ascii="Times New Roman" w:hAnsi="Times New Roman"/>
                <w:bCs/>
                <w:i/>
                <w:szCs w:val="24"/>
                <w:lang w:val="en-GB"/>
              </w:rPr>
              <w:t xml:space="preserve"> </w:t>
            </w:r>
            <w:r w:rsidR="00D60C06" w:rsidRPr="000544BD">
              <w:rPr>
                <w:bCs/>
                <w:lang w:val="en-GB"/>
              </w:rPr>
              <w:t>(</w:t>
            </w:r>
            <w:r w:rsidR="00D60C06">
              <w:rPr>
                <w:bCs/>
              </w:rPr>
              <w:sym w:font="Wingdings" w:char="F0E2"/>
            </w:r>
            <w:r w:rsidR="00D60C06" w:rsidRPr="000544BD">
              <w:rPr>
                <w:bCs/>
                <w:lang w:val="en-GB"/>
              </w:rPr>
              <w:t xml:space="preserve"> portion sizes, </w:t>
            </w:r>
            <w:r w:rsidR="00D60C06">
              <w:rPr>
                <w:bCs/>
                <w:lang w:val="en-US"/>
              </w:rPr>
              <w:t xml:space="preserve">instructions for healthier culinary preparations, replacement of fatty and sugary foods with fruit and low fat/high fiber choices </w:t>
            </w:r>
            <w:proofErr w:type="spellStart"/>
            <w:r w:rsidR="00D60C06">
              <w:rPr>
                <w:bCs/>
                <w:lang w:val="en-US"/>
              </w:rPr>
              <w:t>etc</w:t>
            </w:r>
            <w:proofErr w:type="spellEnd"/>
            <w:r w:rsidR="00D60C06">
              <w:rPr>
                <w:bCs/>
                <w:lang w:val="en-US"/>
              </w:rPr>
              <w:t>).</w:t>
            </w:r>
          </w:p>
        </w:tc>
        <w:tc>
          <w:tcPr>
            <w:tcW w:w="5392" w:type="dxa"/>
            <w:shd w:val="clear" w:color="auto" w:fill="FFFFFF" w:themeFill="background1"/>
            <w:vAlign w:val="center"/>
          </w:tcPr>
          <w:p w14:paraId="04161624" w14:textId="77777777" w:rsidR="00AC04BF" w:rsidRDefault="00AC04BF" w:rsidP="00AC04BF">
            <w:pPr>
              <w:pStyle w:val="ListParagraph"/>
              <w:spacing w:before="360" w:after="360" w:line="276" w:lineRule="auto"/>
              <w:ind w:left="714"/>
              <w:rPr>
                <w:rFonts w:ascii="Times New Roman" w:hAnsi="Times New Roman"/>
                <w:bCs/>
                <w:i/>
                <w:szCs w:val="24"/>
                <w:lang w:val="en-GB"/>
              </w:rPr>
            </w:pPr>
          </w:p>
          <w:p w14:paraId="5ECFF26C" w14:textId="5A6DB049" w:rsidR="00B023EB" w:rsidRPr="00AC04BF" w:rsidRDefault="00B023EB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ind w:left="714" w:hanging="357"/>
              <w:rPr>
                <w:rFonts w:ascii="Times New Roman" w:hAnsi="Times New Roman"/>
                <w:bCs/>
                <w:i/>
                <w:szCs w:val="24"/>
                <w:lang w:val="en-GB"/>
              </w:rPr>
            </w:pPr>
            <w:r w:rsidRPr="00AC04BF">
              <w:rPr>
                <w:rFonts w:ascii="Times New Roman" w:hAnsi="Times New Roman"/>
                <w:bCs/>
                <w:i/>
                <w:szCs w:val="24"/>
                <w:lang w:val="en-GB"/>
              </w:rPr>
              <w:t>At least 5-10% weight loss</w:t>
            </w:r>
            <w:r w:rsidR="00D60C06">
              <w:rPr>
                <w:rFonts w:ascii="Times New Roman" w:hAnsi="Times New Roman"/>
                <w:bCs/>
                <w:i/>
                <w:szCs w:val="24"/>
                <w:lang w:val="en-GB"/>
              </w:rPr>
              <w:t xml:space="preserve"> </w:t>
            </w:r>
            <w:r w:rsidR="00D60C06" w:rsidRPr="000544BD">
              <w:rPr>
                <w:bCs/>
                <w:lang w:val="en-GB"/>
              </w:rPr>
              <w:t>(</w:t>
            </w:r>
            <w:r w:rsidR="00D60C06">
              <w:rPr>
                <w:bCs/>
              </w:rPr>
              <w:sym w:font="Wingdings" w:char="F0E2"/>
            </w:r>
            <w:r w:rsidR="00D60C06" w:rsidRPr="000544BD">
              <w:rPr>
                <w:bCs/>
                <w:lang w:val="en-GB"/>
              </w:rPr>
              <w:t xml:space="preserve"> portion sizes, </w:t>
            </w:r>
            <w:r w:rsidR="00D60C06">
              <w:rPr>
                <w:bCs/>
                <w:lang w:val="en-US"/>
              </w:rPr>
              <w:t xml:space="preserve">instructions for healthier culinary preparations, replacement of fatty and sugary foods with fruit and low fat/high fiber choices </w:t>
            </w:r>
            <w:proofErr w:type="spellStart"/>
            <w:r w:rsidR="00D60C06">
              <w:rPr>
                <w:bCs/>
                <w:lang w:val="en-US"/>
              </w:rPr>
              <w:t>etc</w:t>
            </w:r>
            <w:proofErr w:type="spellEnd"/>
            <w:r w:rsidR="00D60C06">
              <w:rPr>
                <w:bCs/>
                <w:lang w:val="en-US"/>
              </w:rPr>
              <w:t>).</w:t>
            </w:r>
          </w:p>
          <w:p w14:paraId="5279EDA3" w14:textId="77777777" w:rsidR="00AC04BF" w:rsidRPr="00AC04BF" w:rsidRDefault="00AC04BF" w:rsidP="00AC04BF">
            <w:pPr>
              <w:pStyle w:val="ListParagraph"/>
              <w:spacing w:before="360" w:after="360" w:line="276" w:lineRule="auto"/>
              <w:ind w:left="714"/>
              <w:rPr>
                <w:rFonts w:ascii="Times New Roman" w:hAnsi="Times New Roman"/>
                <w:bCs/>
                <w:i/>
                <w:szCs w:val="24"/>
                <w:lang w:val="en-GB"/>
              </w:rPr>
            </w:pPr>
          </w:p>
          <w:p w14:paraId="6A9405BA" w14:textId="6650084F" w:rsidR="00B023EB" w:rsidRPr="00AC04BF" w:rsidRDefault="003B2B62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ind w:left="714" w:hanging="357"/>
              <w:rPr>
                <w:rFonts w:ascii="Times New Roman" w:hAnsi="Times New Roman"/>
                <w:i/>
                <w:szCs w:val="24"/>
                <w:lang w:val="en-GB"/>
              </w:rPr>
            </w:pPr>
            <w:r w:rsidRPr="00AC04BF">
              <w:rPr>
                <w:rFonts w:ascii="Times New Roman" w:hAnsi="Times New Roman"/>
                <w:bCs/>
                <w:i/>
                <w:szCs w:val="24"/>
                <w:lang w:val="en-GB"/>
              </w:rPr>
              <w:t>Guidance for increasing</w:t>
            </w:r>
            <w:r w:rsidR="00B023EB" w:rsidRPr="00AC04BF">
              <w:rPr>
                <w:rFonts w:ascii="Times New Roman" w:hAnsi="Times New Roman"/>
                <w:bCs/>
                <w:i/>
                <w:szCs w:val="24"/>
                <w:lang w:val="en-GB"/>
              </w:rPr>
              <w:t xml:space="preserve"> physical activity at least 30 minutes per day</w:t>
            </w:r>
            <w:r w:rsidRPr="008A60C4">
              <w:rPr>
                <w:rFonts w:ascii="Times New Roman" w:hAnsi="Times New Roman"/>
                <w:i/>
                <w:szCs w:val="24"/>
                <w:lang w:val="en-GB" w:eastAsia="el-GR"/>
              </w:rPr>
              <w:t xml:space="preserve"> (pedometers were given to each subject </w:t>
            </w:r>
            <w:r w:rsidRPr="00AC04BF">
              <w:rPr>
                <w:rFonts w:ascii="Times New Roman" w:hAnsi="Times New Roman"/>
                <w:bCs/>
                <w:i/>
                <w:szCs w:val="24"/>
                <w:lang w:val="en-GB"/>
              </w:rPr>
              <w:t>at 1</w:t>
            </w:r>
            <w:r w:rsidRPr="00AC04BF">
              <w:rPr>
                <w:rFonts w:ascii="Times New Roman" w:hAnsi="Times New Roman"/>
                <w:bCs/>
                <w:i/>
                <w:szCs w:val="24"/>
                <w:vertAlign w:val="superscript"/>
                <w:lang w:val="en-GB"/>
              </w:rPr>
              <w:t>st</w:t>
            </w:r>
            <w:r w:rsidRPr="00AC04BF">
              <w:rPr>
                <w:rFonts w:ascii="Times New Roman" w:hAnsi="Times New Roman"/>
                <w:bCs/>
                <w:i/>
                <w:szCs w:val="24"/>
                <w:lang w:val="en-GB"/>
              </w:rPr>
              <w:t xml:space="preserve"> session</w:t>
            </w:r>
            <w:r w:rsidRPr="008A60C4">
              <w:rPr>
                <w:rFonts w:ascii="Times New Roman" w:hAnsi="Times New Roman"/>
                <w:i/>
                <w:szCs w:val="24"/>
                <w:lang w:val="en-GB" w:eastAsia="el-GR"/>
              </w:rPr>
              <w:t xml:space="preserve">) </w:t>
            </w:r>
          </w:p>
        </w:tc>
      </w:tr>
      <w:tr w:rsidR="00B023EB" w:rsidRPr="00836C1E" w14:paraId="6C8D0F33" w14:textId="77777777" w:rsidTr="008B7A42">
        <w:trPr>
          <w:trHeight w:val="1656"/>
        </w:trPr>
        <w:tc>
          <w:tcPr>
            <w:tcW w:w="3108" w:type="dxa"/>
            <w:shd w:val="clear" w:color="auto" w:fill="FFFFFF" w:themeFill="background1"/>
            <w:vAlign w:val="center"/>
          </w:tcPr>
          <w:p w14:paraId="72DAD575" w14:textId="6CE044B6" w:rsidR="00B023EB" w:rsidRPr="00AC04BF" w:rsidRDefault="003B2B62" w:rsidP="00AC04BF">
            <w:pPr>
              <w:rPr>
                <w:b/>
              </w:rPr>
            </w:pPr>
            <w:r w:rsidRPr="00AC04BF">
              <w:rPr>
                <w:b/>
              </w:rPr>
              <w:t>1</w:t>
            </w:r>
            <w:r w:rsidR="00B023EB" w:rsidRPr="00AC04BF">
              <w:rPr>
                <w:b/>
                <w:vertAlign w:val="superscript"/>
              </w:rPr>
              <w:t>st</w:t>
            </w:r>
            <w:r w:rsidRPr="00AC04BF">
              <w:rPr>
                <w:b/>
              </w:rPr>
              <w:t xml:space="preserve"> </w:t>
            </w:r>
            <w:r w:rsidR="00B023EB" w:rsidRPr="00AC04BF">
              <w:rPr>
                <w:b/>
              </w:rPr>
              <w:t>session:</w:t>
            </w:r>
          </w:p>
        </w:tc>
        <w:tc>
          <w:tcPr>
            <w:tcW w:w="5245" w:type="dxa"/>
            <w:shd w:val="clear" w:color="auto" w:fill="FFFFFF" w:themeFill="background1"/>
          </w:tcPr>
          <w:p w14:paraId="1146D770" w14:textId="77777777" w:rsidR="00F24B03" w:rsidRDefault="00B023EB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ind w:left="714" w:hanging="357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3-6 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fruit 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serving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s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/ day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(1 serv. = 1 small fruit)</w:t>
            </w:r>
          </w:p>
          <w:p w14:paraId="1C570EC0" w14:textId="77777777" w:rsidR="00F24B03" w:rsidRDefault="00F24B03" w:rsidP="008B7A42">
            <w:pPr>
              <w:pStyle w:val="ListParagraph"/>
              <w:spacing w:before="360" w:after="360"/>
              <w:ind w:left="714"/>
              <w:rPr>
                <w:rFonts w:ascii="Times New Roman" w:hAnsi="Times New Roman"/>
                <w:szCs w:val="24"/>
                <w:lang w:val="en-GB"/>
              </w:rPr>
            </w:pPr>
          </w:p>
          <w:p w14:paraId="32C062E5" w14:textId="30C8DADE" w:rsidR="00F24B03" w:rsidRPr="00F24B03" w:rsidRDefault="00F24B03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ind w:left="714" w:hanging="357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 xml:space="preserve">6 </w:t>
            </w:r>
            <w:r w:rsidRPr="00F24B03">
              <w:rPr>
                <w:rFonts w:ascii="Times New Roman" w:hAnsi="Times New Roman"/>
                <w:szCs w:val="24"/>
                <w:lang w:val="en-GB"/>
              </w:rPr>
              <w:t xml:space="preserve">servings of vegetables </w:t>
            </w:r>
            <w:r w:rsidR="00B023EB" w:rsidRPr="00F24B03">
              <w:rPr>
                <w:rFonts w:ascii="Times New Roman" w:hAnsi="Times New Roman"/>
                <w:szCs w:val="24"/>
                <w:lang w:val="en-GB"/>
              </w:rPr>
              <w:t>/ day</w:t>
            </w:r>
            <w:r w:rsidR="001D327C">
              <w:rPr>
                <w:rFonts w:ascii="Times New Roman" w:hAnsi="Times New Roman"/>
                <w:szCs w:val="24"/>
                <w:lang w:val="en-GB"/>
              </w:rPr>
              <w:t xml:space="preserve"> (i.e., at least 1 salad/day)</w:t>
            </w:r>
            <w:r w:rsidR="00B023EB" w:rsidRPr="00F24B03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="003C0962" w:rsidRPr="00F24B03">
              <w:rPr>
                <w:rFonts w:ascii="Times New Roman" w:hAnsi="Times New Roman"/>
                <w:szCs w:val="24"/>
                <w:lang w:val="en-GB"/>
              </w:rPr>
              <w:t>(1 serv. = 1 cup fresh vegetables or ½ cup boiled vegetables)</w:t>
            </w:r>
            <w:r w:rsidRPr="00F24B03">
              <w:rPr>
                <w:rFonts w:ascii="Times New Roman" w:hAnsi="Times New Roman"/>
                <w:szCs w:val="24"/>
                <w:lang w:val="en-GB"/>
              </w:rPr>
              <w:t xml:space="preserve"> and </w:t>
            </w:r>
            <w:r w:rsidRPr="000544BD">
              <w:rPr>
                <w:lang w:val="en-GB"/>
              </w:rPr>
              <w:t xml:space="preserve">consuming </w:t>
            </w:r>
            <w:r w:rsidRPr="000544BD">
              <w:rPr>
                <w:lang w:val="en-GB"/>
              </w:rPr>
              <w:lastRenderedPageBreak/>
              <w:t xml:space="preserve">foods prepared with vegetables as a main dish once/ </w:t>
            </w:r>
            <w:proofErr w:type="spellStart"/>
            <w:r w:rsidRPr="000544BD">
              <w:rPr>
                <w:lang w:val="en-GB"/>
              </w:rPr>
              <w:t>wk</w:t>
            </w:r>
            <w:proofErr w:type="spellEnd"/>
          </w:p>
          <w:p w14:paraId="2437054D" w14:textId="4EB28C62" w:rsidR="00B023EB" w:rsidRPr="00836C1E" w:rsidRDefault="00B023EB" w:rsidP="008B7A42">
            <w:pPr>
              <w:pStyle w:val="ListParagraph"/>
              <w:spacing w:before="360" w:after="360"/>
              <w:ind w:left="714"/>
              <w:rPr>
                <w:rFonts w:ascii="Times New Roman" w:hAnsi="Times New Roman"/>
                <w:szCs w:val="24"/>
                <w:lang w:val="en-GB"/>
              </w:rPr>
            </w:pPr>
          </w:p>
        </w:tc>
        <w:tc>
          <w:tcPr>
            <w:tcW w:w="5392" w:type="dxa"/>
            <w:shd w:val="clear" w:color="auto" w:fill="FFFFFF" w:themeFill="background1"/>
          </w:tcPr>
          <w:p w14:paraId="393CE568" w14:textId="77777777" w:rsidR="008B7A42" w:rsidRDefault="008B7A42" w:rsidP="008B7A42">
            <w:pPr>
              <w:pStyle w:val="ListParagraph"/>
              <w:spacing w:before="240"/>
              <w:ind w:left="714"/>
              <w:rPr>
                <w:rFonts w:ascii="Times New Roman" w:hAnsi="Times New Roman"/>
                <w:szCs w:val="24"/>
                <w:lang w:val="en-GB"/>
              </w:rPr>
            </w:pPr>
          </w:p>
          <w:p w14:paraId="50837B48" w14:textId="7063DEBD" w:rsidR="00AC04BF" w:rsidRDefault="003B2B62" w:rsidP="008B7A42">
            <w:pPr>
              <w:pStyle w:val="ListParagraph"/>
              <w:numPr>
                <w:ilvl w:val="0"/>
                <w:numId w:val="1"/>
              </w:numPr>
              <w:spacing w:before="240"/>
              <w:ind w:left="714" w:hanging="357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3-6 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fruit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serving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s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/ day (1 serv. = 1 small fruit)</w:t>
            </w:r>
          </w:p>
          <w:p w14:paraId="7D902927" w14:textId="77777777" w:rsidR="008B7A42" w:rsidRPr="008B7A42" w:rsidRDefault="008B7A42" w:rsidP="008B7A42">
            <w:pPr>
              <w:pStyle w:val="ListParagraph"/>
              <w:spacing w:before="360" w:after="360"/>
              <w:ind w:left="714"/>
              <w:rPr>
                <w:rFonts w:ascii="Times New Roman" w:hAnsi="Times New Roman"/>
                <w:szCs w:val="24"/>
                <w:lang w:val="en-GB"/>
              </w:rPr>
            </w:pPr>
          </w:p>
          <w:p w14:paraId="4B026993" w14:textId="0C47C2DF" w:rsidR="00F24B03" w:rsidRPr="008B7A42" w:rsidRDefault="00F24B03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ind w:left="714" w:hanging="357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 xml:space="preserve">6 </w:t>
            </w:r>
            <w:r w:rsidRPr="00F24B03">
              <w:rPr>
                <w:rFonts w:ascii="Times New Roman" w:hAnsi="Times New Roman"/>
                <w:szCs w:val="24"/>
                <w:lang w:val="en-GB"/>
              </w:rPr>
              <w:t>servings of vegetables / day</w:t>
            </w:r>
            <w:r w:rsidR="001D327C">
              <w:rPr>
                <w:rFonts w:ascii="Times New Roman" w:hAnsi="Times New Roman"/>
                <w:szCs w:val="24"/>
                <w:lang w:val="en-GB"/>
              </w:rPr>
              <w:t xml:space="preserve"> (i.e., at least 1 salad/day)</w:t>
            </w:r>
            <w:r w:rsidRPr="00F24B03">
              <w:rPr>
                <w:rFonts w:ascii="Times New Roman" w:hAnsi="Times New Roman"/>
                <w:szCs w:val="24"/>
                <w:lang w:val="en-GB"/>
              </w:rPr>
              <w:t xml:space="preserve"> (1 serv. = 1 cup fresh vegetables or ½ cup boiled vegetables) and </w:t>
            </w:r>
            <w:r w:rsidRPr="008B7A42">
              <w:rPr>
                <w:rFonts w:ascii="Times New Roman" w:hAnsi="Times New Roman"/>
                <w:szCs w:val="24"/>
                <w:lang w:val="en-GB"/>
              </w:rPr>
              <w:t xml:space="preserve">consuming foods prepared with vegetables as a main dish once/ </w:t>
            </w:r>
            <w:proofErr w:type="spellStart"/>
            <w:r w:rsidRPr="008B7A42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</w:p>
          <w:p w14:paraId="4B252F1B" w14:textId="468DC5EF" w:rsidR="00836C1E" w:rsidRPr="00836C1E" w:rsidRDefault="00836C1E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ind w:left="714" w:hanging="357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lastRenderedPageBreak/>
              <w:t xml:space="preserve">Emphasis on </w:t>
            </w:r>
            <w:r w:rsidRPr="008A60C4">
              <w:rPr>
                <w:rFonts w:ascii="Times New Roman" w:hAnsi="Times New Roman"/>
                <w:szCs w:val="24"/>
                <w:lang w:val="en-GB"/>
              </w:rPr>
              <w:t xml:space="preserve">moderate-vigorous intensity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physical activity programs </w:t>
            </w:r>
            <w:r w:rsidRPr="008A60C4">
              <w:rPr>
                <w:rFonts w:ascii="Times New Roman" w:hAnsi="Times New Roman"/>
                <w:szCs w:val="24"/>
                <w:lang w:val="en-GB"/>
              </w:rPr>
              <w:t>(</w:t>
            </w:r>
            <w:proofErr w:type="spellStart"/>
            <w:r w:rsidRPr="008A60C4">
              <w:rPr>
                <w:rFonts w:ascii="Times New Roman" w:hAnsi="Times New Roman"/>
                <w:szCs w:val="24"/>
                <w:lang w:val="en-GB"/>
              </w:rPr>
              <w:t>eg</w:t>
            </w:r>
            <w:proofErr w:type="spellEnd"/>
            <w:r w:rsidRPr="008A60C4">
              <w:rPr>
                <w:rFonts w:ascii="Times New Roman" w:hAnsi="Times New Roman"/>
                <w:szCs w:val="24"/>
                <w:lang w:val="en-GB"/>
              </w:rPr>
              <w:t>. fast or very fast walking, slow or fast running, dancing, tennis etc.)</w:t>
            </w:r>
          </w:p>
        </w:tc>
      </w:tr>
      <w:tr w:rsidR="00B023EB" w:rsidRPr="00836C1E" w14:paraId="18EA6908" w14:textId="77777777" w:rsidTr="008B7A42">
        <w:trPr>
          <w:trHeight w:val="1656"/>
        </w:trPr>
        <w:tc>
          <w:tcPr>
            <w:tcW w:w="3108" w:type="dxa"/>
            <w:shd w:val="clear" w:color="auto" w:fill="FFFFFF" w:themeFill="background1"/>
            <w:vAlign w:val="center"/>
          </w:tcPr>
          <w:p w14:paraId="0EBAD661" w14:textId="3861E175" w:rsidR="00B023EB" w:rsidRPr="00AC04BF" w:rsidRDefault="00B023EB" w:rsidP="00AC04BF">
            <w:pPr>
              <w:rPr>
                <w:b/>
              </w:rPr>
            </w:pPr>
            <w:r w:rsidRPr="00AC04BF">
              <w:rPr>
                <w:b/>
              </w:rPr>
              <w:lastRenderedPageBreak/>
              <w:t>2</w:t>
            </w:r>
            <w:r w:rsidRPr="00AC04BF">
              <w:rPr>
                <w:b/>
                <w:vertAlign w:val="superscript"/>
              </w:rPr>
              <w:t>nd</w:t>
            </w:r>
            <w:r w:rsidRPr="00AC04BF">
              <w:rPr>
                <w:b/>
              </w:rPr>
              <w:t xml:space="preserve"> session:</w:t>
            </w:r>
          </w:p>
        </w:tc>
        <w:tc>
          <w:tcPr>
            <w:tcW w:w="5245" w:type="dxa"/>
            <w:shd w:val="clear" w:color="auto" w:fill="FFFFFF" w:themeFill="background1"/>
          </w:tcPr>
          <w:p w14:paraId="30BEF3D2" w14:textId="3D10C78C" w:rsidR="00B023EB" w:rsidRDefault="00B023EB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At least 3 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servings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o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f non-refined cereals</w:t>
            </w:r>
            <w:r w:rsidR="00D60C06">
              <w:rPr>
                <w:rFonts w:ascii="Times New Roman" w:hAnsi="Times New Roman"/>
                <w:szCs w:val="24"/>
                <w:lang w:val="en-GB"/>
              </w:rPr>
              <w:t>/day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(1 serv.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= 30gr bread, ½ cup of pasta, ½ cup rice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etc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>)</w:t>
            </w:r>
          </w:p>
          <w:p w14:paraId="544812F9" w14:textId="77777777" w:rsidR="00AC04BF" w:rsidRPr="00836C1E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289C9C0D" w14:textId="22F3891E" w:rsidR="00B023EB" w:rsidRPr="00836C1E" w:rsidRDefault="00B023EB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2-3 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servings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of dairy products (</w:t>
            </w:r>
            <w:r w:rsidRPr="00836C1E">
              <w:rPr>
                <w:rFonts w:ascii="Times New Roman" w:hAnsi="Times New Roman"/>
                <w:szCs w:val="24"/>
                <w:lang w:val="en-US"/>
              </w:rPr>
              <w:t xml:space="preserve">yogurt, cheese, milk)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[</w:t>
            </w:r>
            <w:r w:rsidRPr="00836C1E">
              <w:rPr>
                <w:rFonts w:ascii="Times New Roman" w:hAnsi="Times New Roman"/>
                <w:szCs w:val="24"/>
                <w:lang w:val="en-US"/>
              </w:rPr>
              <w:t>preferably low-fat]</w:t>
            </w:r>
          </w:p>
        </w:tc>
        <w:tc>
          <w:tcPr>
            <w:tcW w:w="5392" w:type="dxa"/>
            <w:shd w:val="clear" w:color="auto" w:fill="FFFFFF" w:themeFill="background1"/>
            <w:vAlign w:val="center"/>
          </w:tcPr>
          <w:p w14:paraId="6F0E112A" w14:textId="77777777" w:rsidR="00AC04BF" w:rsidRDefault="00AC04BF" w:rsidP="00AC04BF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3CE06411" w14:textId="07BDF675" w:rsidR="00B023EB" w:rsidRDefault="00B023EB" w:rsidP="00AC04BF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At least 3 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servings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of non-refined cereals</w:t>
            </w:r>
            <w:r w:rsidR="00D60C06">
              <w:rPr>
                <w:rFonts w:ascii="Times New Roman" w:hAnsi="Times New Roman"/>
                <w:szCs w:val="24"/>
                <w:lang w:val="en-GB"/>
              </w:rPr>
              <w:t>/day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(1 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serv.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= 30gr bread, ½ cup of pasta, ½ cup rice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etc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>)</w:t>
            </w:r>
          </w:p>
          <w:p w14:paraId="45F8B697" w14:textId="77777777" w:rsidR="00AC04BF" w:rsidRPr="00836C1E" w:rsidRDefault="00AC04BF" w:rsidP="00AC04BF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28AE19BE" w14:textId="67B2DF13" w:rsidR="00AC04BF" w:rsidRPr="00AC04BF" w:rsidRDefault="00B023EB" w:rsidP="00AC04BF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2-3 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servings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of dairy products (</w:t>
            </w:r>
            <w:r w:rsidRPr="00AC04BF">
              <w:rPr>
                <w:rFonts w:ascii="Times New Roman" w:hAnsi="Times New Roman"/>
                <w:szCs w:val="24"/>
                <w:lang w:val="en-GB"/>
              </w:rPr>
              <w:t xml:space="preserve">yogurt, cheese, milk)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[</w:t>
            </w:r>
            <w:r w:rsidRPr="00AC04BF">
              <w:rPr>
                <w:rFonts w:ascii="Times New Roman" w:hAnsi="Times New Roman"/>
                <w:szCs w:val="24"/>
                <w:lang w:val="en-GB"/>
              </w:rPr>
              <w:t>preferably low-fat]</w:t>
            </w:r>
          </w:p>
          <w:p w14:paraId="20F25976" w14:textId="77777777" w:rsidR="00AC04BF" w:rsidRDefault="00AC04BF" w:rsidP="00AC04BF">
            <w:pPr>
              <w:pStyle w:val="ListParagraph"/>
              <w:spacing w:before="120" w:after="360"/>
              <w:ind w:left="714"/>
              <w:rPr>
                <w:rFonts w:ascii="Times New Roman" w:hAnsi="Times New Roman"/>
                <w:szCs w:val="24"/>
                <w:lang w:val="en-GB"/>
              </w:rPr>
            </w:pPr>
          </w:p>
          <w:p w14:paraId="3BB13927" w14:textId="3C0F8FD7" w:rsidR="003B2B62" w:rsidRPr="00836C1E" w:rsidRDefault="003B2B62" w:rsidP="00AC04BF">
            <w:pPr>
              <w:pStyle w:val="ListParagraph"/>
              <w:numPr>
                <w:ilvl w:val="0"/>
                <w:numId w:val="1"/>
              </w:numPr>
              <w:spacing w:before="120" w:after="360"/>
              <w:ind w:left="714" w:hanging="357"/>
              <w:rPr>
                <w:rFonts w:ascii="Times New Roman" w:hAnsi="Times New Roman"/>
                <w:szCs w:val="24"/>
                <w:lang w:val="en-GB"/>
              </w:rPr>
            </w:pPr>
            <w:r w:rsidRPr="00AC04BF">
              <w:rPr>
                <w:rFonts w:ascii="Times New Roman" w:hAnsi="Times New Roman"/>
                <w:szCs w:val="24"/>
                <w:lang w:val="en-GB"/>
              </w:rPr>
              <w:t>Guidance for optimal sleep duration (i.e. ≥7 and ≤9 hours / day)</w:t>
            </w:r>
          </w:p>
        </w:tc>
      </w:tr>
      <w:tr w:rsidR="00B023EB" w:rsidRPr="00836C1E" w14:paraId="494073D9" w14:textId="77777777" w:rsidTr="008B7A42">
        <w:trPr>
          <w:trHeight w:val="1656"/>
        </w:trPr>
        <w:tc>
          <w:tcPr>
            <w:tcW w:w="3108" w:type="dxa"/>
            <w:shd w:val="clear" w:color="auto" w:fill="FFFFFF" w:themeFill="background1"/>
            <w:vAlign w:val="center"/>
          </w:tcPr>
          <w:p w14:paraId="79D7127D" w14:textId="49A350F2" w:rsidR="00B023EB" w:rsidRPr="00AC04BF" w:rsidRDefault="00B023EB" w:rsidP="00AC04BF">
            <w:pPr>
              <w:rPr>
                <w:b/>
              </w:rPr>
            </w:pPr>
            <w:r w:rsidRPr="00AC04BF">
              <w:rPr>
                <w:b/>
              </w:rPr>
              <w:t>3</w:t>
            </w:r>
            <w:r w:rsidRPr="00AC04BF">
              <w:rPr>
                <w:b/>
                <w:vertAlign w:val="superscript"/>
              </w:rPr>
              <w:t>rd</w:t>
            </w:r>
            <w:r w:rsidRPr="00AC04BF">
              <w:rPr>
                <w:b/>
              </w:rPr>
              <w:t xml:space="preserve"> session:</w:t>
            </w:r>
          </w:p>
        </w:tc>
        <w:tc>
          <w:tcPr>
            <w:tcW w:w="5245" w:type="dxa"/>
            <w:shd w:val="clear" w:color="auto" w:fill="FFFFFF" w:themeFill="background1"/>
          </w:tcPr>
          <w:p w14:paraId="5D2FA1E2" w14:textId="4C8DD0DF" w:rsidR="003C0962" w:rsidRDefault="00F24B03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>Re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placing other fat sources with olive oil 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and using 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olive oil </w:t>
            </w:r>
            <w:r>
              <w:rPr>
                <w:rFonts w:ascii="Times New Roman" w:hAnsi="Times New Roman"/>
                <w:szCs w:val="24"/>
                <w:lang w:val="en-GB"/>
              </w:rPr>
              <w:t>as the main added lipid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</w:p>
          <w:p w14:paraId="4BDF0022" w14:textId="77777777" w:rsidR="00AC04BF" w:rsidRPr="00836C1E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13E96581" w14:textId="55DCC844" w:rsidR="00B023EB" w:rsidRPr="00836C1E" w:rsidRDefault="003C0962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1-2 servings of olives </w:t>
            </w:r>
            <w:r w:rsidR="00526D40">
              <w:rPr>
                <w:rFonts w:ascii="Times New Roman" w:hAnsi="Times New Roman"/>
                <w:szCs w:val="24"/>
                <w:lang w:val="en-GB"/>
              </w:rPr>
              <w:t xml:space="preserve">and </w:t>
            </w:r>
            <w:r w:rsidR="00526D40" w:rsidRPr="00836C1E">
              <w:rPr>
                <w:rFonts w:ascii="Times New Roman" w:hAnsi="Times New Roman"/>
                <w:szCs w:val="24"/>
                <w:lang w:val="en-GB"/>
              </w:rPr>
              <w:t>nuts (unsalted) / day</w:t>
            </w:r>
            <w:r w:rsidR="00526D40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[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1 serv. </w:t>
            </w:r>
            <w:r w:rsidR="00526D40">
              <w:rPr>
                <w:rFonts w:ascii="Times New Roman" w:hAnsi="Times New Roman"/>
                <w:szCs w:val="24"/>
                <w:lang w:val="en-GB"/>
              </w:rPr>
              <w:t xml:space="preserve">olives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= 10 olives</w:t>
            </w:r>
            <w:r w:rsidR="00526D40">
              <w:rPr>
                <w:rFonts w:ascii="Times New Roman" w:hAnsi="Times New Roman"/>
                <w:szCs w:val="24"/>
                <w:lang w:val="en-GB"/>
              </w:rPr>
              <w:t xml:space="preserve">, 1 serv. Nuts = </w:t>
            </w:r>
            <w:r w:rsidR="00526D40" w:rsidRPr="00526D40">
              <w:rPr>
                <w:rFonts w:ascii="Times New Roman" w:hAnsi="Times New Roman"/>
                <w:szCs w:val="24"/>
                <w:lang w:val="en-GB"/>
              </w:rPr>
              <w:t>1 small handful (~ 12 pieces)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]</w:t>
            </w:r>
          </w:p>
        </w:tc>
        <w:tc>
          <w:tcPr>
            <w:tcW w:w="5392" w:type="dxa"/>
            <w:shd w:val="clear" w:color="auto" w:fill="FFFFFF" w:themeFill="background1"/>
            <w:vAlign w:val="center"/>
          </w:tcPr>
          <w:p w14:paraId="35894AF9" w14:textId="77777777" w:rsidR="00AC04BF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10B5D716" w14:textId="76F219D2" w:rsidR="00F24B03" w:rsidRDefault="00F24B03" w:rsidP="00F24B03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>Re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placing other fat sources with olive oil </w:t>
            </w:r>
            <w:r>
              <w:rPr>
                <w:rFonts w:ascii="Times New Roman" w:hAnsi="Times New Roman"/>
                <w:szCs w:val="24"/>
                <w:lang w:val="en-GB"/>
              </w:rPr>
              <w:t>and using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olive oil </w:t>
            </w:r>
            <w:r>
              <w:rPr>
                <w:rFonts w:ascii="Times New Roman" w:hAnsi="Times New Roman"/>
                <w:szCs w:val="24"/>
                <w:lang w:val="en-GB"/>
              </w:rPr>
              <w:t>as the main added lipid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</w:p>
          <w:p w14:paraId="4F123B6B" w14:textId="77777777" w:rsidR="00AC04BF" w:rsidRPr="00836C1E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7B4CB763" w14:textId="0034B207" w:rsidR="00526D40" w:rsidRPr="00526D40" w:rsidRDefault="00526D40" w:rsidP="00526D40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1-2 servings of olives 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and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nuts (unsalted) / day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[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1 serv. 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olives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= 10 olives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, 1 serv. Nuts = </w:t>
            </w:r>
            <w:r w:rsidRPr="00526D40">
              <w:rPr>
                <w:rFonts w:ascii="Times New Roman" w:hAnsi="Times New Roman"/>
                <w:szCs w:val="24"/>
                <w:lang w:val="en-GB"/>
              </w:rPr>
              <w:t>1 small handful (~ 12 pieces)</w:t>
            </w:r>
            <w:r>
              <w:rPr>
                <w:rFonts w:ascii="Times New Roman" w:hAnsi="Times New Roman"/>
                <w:szCs w:val="24"/>
                <w:lang w:val="en-GB"/>
              </w:rPr>
              <w:t>]</w:t>
            </w:r>
          </w:p>
          <w:p w14:paraId="009E5498" w14:textId="77777777" w:rsidR="00526D40" w:rsidRPr="00526D40" w:rsidRDefault="00526D40" w:rsidP="00526D40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36E6A478" w14:textId="49E1ECF8" w:rsidR="00B023EB" w:rsidRPr="00526D40" w:rsidRDefault="003B2B62" w:rsidP="00526D40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A60C4">
              <w:rPr>
                <w:rFonts w:ascii="Times New Roman" w:hAnsi="Times New Roman"/>
                <w:szCs w:val="24"/>
                <w:lang w:val="en-GB" w:eastAsia="el-GR"/>
              </w:rPr>
              <w:t>E</w:t>
            </w:r>
            <w:r w:rsidR="003C0962" w:rsidRPr="008A60C4">
              <w:rPr>
                <w:rFonts w:ascii="Times New Roman" w:hAnsi="Times New Roman"/>
                <w:szCs w:val="24"/>
                <w:lang w:val="en-GB" w:eastAsia="el-GR"/>
              </w:rPr>
              <w:t>ncouragement for mid-day rest (e.g. naps, siesta).</w:t>
            </w:r>
          </w:p>
        </w:tc>
      </w:tr>
      <w:tr w:rsidR="00B023EB" w:rsidRPr="00836C1E" w14:paraId="5951CC9A" w14:textId="77777777" w:rsidTr="008B7A42">
        <w:trPr>
          <w:trHeight w:val="1656"/>
        </w:trPr>
        <w:tc>
          <w:tcPr>
            <w:tcW w:w="3108" w:type="dxa"/>
            <w:shd w:val="clear" w:color="auto" w:fill="FFFFFF" w:themeFill="background1"/>
            <w:vAlign w:val="center"/>
          </w:tcPr>
          <w:p w14:paraId="1C4AC6D5" w14:textId="5C9FBB4C" w:rsidR="00B023EB" w:rsidRPr="00AC04BF" w:rsidRDefault="00B023EB" w:rsidP="00AC04BF">
            <w:pPr>
              <w:rPr>
                <w:b/>
              </w:rPr>
            </w:pPr>
            <w:r w:rsidRPr="00AC04BF">
              <w:rPr>
                <w:b/>
              </w:rPr>
              <w:lastRenderedPageBreak/>
              <w:t>4</w:t>
            </w:r>
            <w:r w:rsidRPr="00AC04BF">
              <w:rPr>
                <w:b/>
                <w:vertAlign w:val="superscript"/>
              </w:rPr>
              <w:t>th</w:t>
            </w:r>
            <w:r w:rsidRPr="00AC04BF">
              <w:rPr>
                <w:b/>
              </w:rPr>
              <w:t xml:space="preserve"> session:</w:t>
            </w:r>
          </w:p>
        </w:tc>
        <w:tc>
          <w:tcPr>
            <w:tcW w:w="5245" w:type="dxa"/>
            <w:shd w:val="clear" w:color="auto" w:fill="FFFFFF" w:themeFill="background1"/>
          </w:tcPr>
          <w:p w14:paraId="53F10BB2" w14:textId="05FFEA15" w:rsidR="00AC04BF" w:rsidRPr="00526D40" w:rsidRDefault="00461B3C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>4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servings of white me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at (chicken, turkey, rabbit) /</w:t>
            </w:r>
            <w:proofErr w:type="spellStart"/>
            <w:r w:rsid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(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1 serv.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= 6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0 gr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cooked food)</w:t>
            </w:r>
          </w:p>
          <w:p w14:paraId="615A89C6" w14:textId="77777777" w:rsidR="00AC04BF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69645029" w14:textId="77777777" w:rsidR="00AC04BF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48642FED" w14:textId="77777777" w:rsidR="00AC04BF" w:rsidRPr="00836C1E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3F0AFB9C" w14:textId="6DDE4E5C" w:rsidR="00B023EB" w:rsidRPr="00836C1E" w:rsidRDefault="00F24B03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>5-6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/>
                <w:szCs w:val="24"/>
                <w:lang w:val="en-GB"/>
              </w:rPr>
              <w:t>servings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of fish-seafood / </w:t>
            </w:r>
            <w:proofErr w:type="spellStart"/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[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emphasis on small oily fish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] (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1 serv. = </w:t>
            </w:r>
            <w:r>
              <w:rPr>
                <w:rFonts w:ascii="Times New Roman" w:hAnsi="Times New Roman"/>
                <w:szCs w:val="24"/>
                <w:lang w:val="en-GB"/>
              </w:rPr>
              <w:t>60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gr cooked food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)</w:t>
            </w:r>
          </w:p>
        </w:tc>
        <w:tc>
          <w:tcPr>
            <w:tcW w:w="5392" w:type="dxa"/>
            <w:shd w:val="clear" w:color="auto" w:fill="FFFFFF" w:themeFill="background1"/>
            <w:vAlign w:val="center"/>
          </w:tcPr>
          <w:p w14:paraId="222661F9" w14:textId="77777777" w:rsidR="00AC04BF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4CD55304" w14:textId="6598AEE4" w:rsidR="00AC04BF" w:rsidRDefault="00461B3C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>4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servings of white me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at (chicken, turkey, rabbit) /</w:t>
            </w:r>
            <w:proofErr w:type="spellStart"/>
            <w:r w:rsid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(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>1 serv.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= 6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0 gr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cooked food)</w:t>
            </w:r>
          </w:p>
          <w:p w14:paraId="0C2076B4" w14:textId="77777777" w:rsidR="00AC04BF" w:rsidRPr="00AC04BF" w:rsidRDefault="00AC04BF" w:rsidP="00AC04BF">
            <w:pPr>
              <w:spacing w:before="360" w:after="360" w:line="276" w:lineRule="auto"/>
            </w:pPr>
          </w:p>
          <w:p w14:paraId="0962280D" w14:textId="50A7E4DB" w:rsidR="00AC04BF" w:rsidRPr="00AC04BF" w:rsidRDefault="00F24B03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>5-6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portions of fish-seafood / </w:t>
            </w:r>
            <w:proofErr w:type="spellStart"/>
            <w:r w:rsid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[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emphasis on small oily fish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]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>(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1 serv. = </w:t>
            </w:r>
            <w:r>
              <w:rPr>
                <w:rFonts w:ascii="Times New Roman" w:hAnsi="Times New Roman"/>
                <w:szCs w:val="24"/>
                <w:lang w:val="en-GB"/>
              </w:rPr>
              <w:t>60</w:t>
            </w:r>
            <w:r w:rsidR="003C0962" w:rsidRPr="00836C1E">
              <w:rPr>
                <w:rFonts w:ascii="Times New Roman" w:hAnsi="Times New Roman"/>
                <w:szCs w:val="24"/>
                <w:lang w:val="en-GB"/>
              </w:rPr>
              <w:t xml:space="preserve"> gr</w:t>
            </w:r>
            <w:r w:rsidR="00836C1E">
              <w:rPr>
                <w:rFonts w:ascii="Times New Roman" w:hAnsi="Times New Roman"/>
                <w:szCs w:val="24"/>
                <w:lang w:val="en-GB"/>
              </w:rPr>
              <w:t xml:space="preserve"> cooked food)</w:t>
            </w:r>
          </w:p>
          <w:p w14:paraId="50DD7601" w14:textId="77777777" w:rsidR="00AC04BF" w:rsidRPr="00AC04BF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37BC994C" w14:textId="4F1AD574" w:rsidR="00836C1E" w:rsidRPr="00836C1E" w:rsidRDefault="00836C1E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A60C4">
              <w:rPr>
                <w:rFonts w:ascii="Times New Roman" w:hAnsi="Times New Roman"/>
                <w:szCs w:val="24"/>
                <w:lang w:val="en-GB" w:eastAsia="el-GR"/>
              </w:rPr>
              <w:t>Guidance for optimal sleep duration (i.e. ≥7 and ≤9 hours / day) and encouragement for mid-day rest (e.g. naps, siesta).</w:t>
            </w:r>
          </w:p>
        </w:tc>
      </w:tr>
      <w:tr w:rsidR="00B023EB" w:rsidRPr="00836C1E" w14:paraId="4EBE2284" w14:textId="77777777" w:rsidTr="008B7A42">
        <w:trPr>
          <w:trHeight w:val="1656"/>
        </w:trPr>
        <w:tc>
          <w:tcPr>
            <w:tcW w:w="3108" w:type="dxa"/>
            <w:shd w:val="clear" w:color="auto" w:fill="FFFFFF" w:themeFill="background1"/>
            <w:vAlign w:val="center"/>
          </w:tcPr>
          <w:p w14:paraId="08CA6CB3" w14:textId="62374076" w:rsidR="00B023EB" w:rsidRPr="00AC04BF" w:rsidRDefault="00B023EB" w:rsidP="00AC04BF">
            <w:pPr>
              <w:rPr>
                <w:b/>
              </w:rPr>
            </w:pPr>
            <w:r w:rsidRPr="00AC04BF">
              <w:rPr>
                <w:b/>
              </w:rPr>
              <w:t>5</w:t>
            </w:r>
            <w:r w:rsidRPr="00AC04BF">
              <w:rPr>
                <w:b/>
                <w:vertAlign w:val="superscript"/>
              </w:rPr>
              <w:t>th</w:t>
            </w:r>
            <w:r w:rsidRPr="00AC04BF">
              <w:rPr>
                <w:b/>
              </w:rPr>
              <w:t xml:space="preserve"> session:</w:t>
            </w:r>
          </w:p>
        </w:tc>
        <w:tc>
          <w:tcPr>
            <w:tcW w:w="5245" w:type="dxa"/>
            <w:shd w:val="clear" w:color="auto" w:fill="FFFFFF" w:themeFill="background1"/>
          </w:tcPr>
          <w:p w14:paraId="140EFB10" w14:textId="10AD3111" w:rsidR="003C0962" w:rsidRPr="00836C1E" w:rsidRDefault="003C0962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3 potatoes in egg size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</w:p>
          <w:p w14:paraId="20C16C65" w14:textId="77777777" w:rsidR="00AC04BF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52A9DAC4" w14:textId="45DD5FE0" w:rsidR="00B023EB" w:rsidRPr="00836C1E" w:rsidRDefault="003C0962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≤ 2 servings of sweets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in the smallest possible amount [emphasis on 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 xml:space="preserve">low fat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sweets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eg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. </w:t>
            </w:r>
            <w:proofErr w:type="spellStart"/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loukoumi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,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pasteli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,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mandolato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>, halva]</w:t>
            </w:r>
          </w:p>
        </w:tc>
        <w:tc>
          <w:tcPr>
            <w:tcW w:w="5392" w:type="dxa"/>
            <w:shd w:val="clear" w:color="auto" w:fill="FFFFFF" w:themeFill="background1"/>
            <w:vAlign w:val="center"/>
          </w:tcPr>
          <w:p w14:paraId="4B7BE772" w14:textId="77777777" w:rsidR="008B7A42" w:rsidRDefault="008B7A42" w:rsidP="008B7A42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38B50954" w14:textId="77777777" w:rsidR="003B2B62" w:rsidRDefault="003B2B62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3 potatoes in egg size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</w:p>
          <w:p w14:paraId="4F4D4A8C" w14:textId="77777777" w:rsidR="00AC04BF" w:rsidRPr="00836C1E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6D656FC9" w14:textId="77777777" w:rsidR="00B023EB" w:rsidRDefault="003B2B62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≤ 2 servings of sweets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in the smallest possible amount [emphasis on low fat sweets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eg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.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loukoumi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,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pasteli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,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mandolato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>, halva]</w:t>
            </w:r>
          </w:p>
          <w:p w14:paraId="5B04E1CC" w14:textId="77777777" w:rsidR="00AC04BF" w:rsidRPr="00836C1E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33513DD7" w14:textId="677E62DC" w:rsidR="00836C1E" w:rsidRPr="00836C1E" w:rsidRDefault="00836C1E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A60C4">
              <w:rPr>
                <w:rFonts w:ascii="Times New Roman" w:hAnsi="Times New Roman"/>
                <w:szCs w:val="24"/>
                <w:lang w:val="en-GB" w:eastAsia="el-GR"/>
              </w:rPr>
              <w:t>Guidance for optimal sleep duration (i.e. ≥7 and ≤9 hours / day) and encouragement for mid-day rest (e.g. naps, siesta).</w:t>
            </w:r>
          </w:p>
        </w:tc>
      </w:tr>
      <w:tr w:rsidR="00B023EB" w:rsidRPr="00836C1E" w14:paraId="03A5A770" w14:textId="77777777" w:rsidTr="008B7A42">
        <w:trPr>
          <w:trHeight w:val="1656"/>
        </w:trPr>
        <w:tc>
          <w:tcPr>
            <w:tcW w:w="3108" w:type="dxa"/>
            <w:shd w:val="clear" w:color="auto" w:fill="FFFFFF" w:themeFill="background1"/>
            <w:vAlign w:val="center"/>
          </w:tcPr>
          <w:p w14:paraId="6198A686" w14:textId="5B1F4884" w:rsidR="00B023EB" w:rsidRPr="00AC04BF" w:rsidRDefault="00B023EB" w:rsidP="00AC04BF">
            <w:pPr>
              <w:rPr>
                <w:b/>
              </w:rPr>
            </w:pPr>
            <w:r w:rsidRPr="00AC04BF">
              <w:rPr>
                <w:b/>
              </w:rPr>
              <w:lastRenderedPageBreak/>
              <w:t>6</w:t>
            </w:r>
            <w:r w:rsidRPr="00AC04BF">
              <w:rPr>
                <w:b/>
                <w:vertAlign w:val="superscript"/>
              </w:rPr>
              <w:t>th</w:t>
            </w:r>
            <w:r w:rsidRPr="00AC04BF">
              <w:rPr>
                <w:b/>
              </w:rPr>
              <w:t xml:space="preserve"> session:</w:t>
            </w:r>
          </w:p>
        </w:tc>
        <w:tc>
          <w:tcPr>
            <w:tcW w:w="5245" w:type="dxa"/>
            <w:shd w:val="clear" w:color="auto" w:fill="FFFFFF" w:themeFill="background1"/>
          </w:tcPr>
          <w:p w14:paraId="5092A55E" w14:textId="4C29E58F" w:rsidR="003B2B62" w:rsidRPr="00836C1E" w:rsidRDefault="003B2B62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&lt;2 servings of red meat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[preferably lean meat</w:t>
            </w:r>
            <w:r w:rsidR="00AC04BF">
              <w:rPr>
                <w:rFonts w:ascii="Times New Roman" w:hAnsi="Times New Roman"/>
                <w:szCs w:val="24"/>
                <w:lang w:val="en-GB"/>
              </w:rPr>
              <w:t>] (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1 serv. = 60 gr</w:t>
            </w:r>
            <w:r w:rsidR="00AC04BF">
              <w:rPr>
                <w:rFonts w:ascii="Times New Roman" w:hAnsi="Times New Roman"/>
                <w:szCs w:val="24"/>
                <w:lang w:val="en-GB"/>
              </w:rPr>
              <w:t xml:space="preserve"> cooked food)</w:t>
            </w:r>
          </w:p>
          <w:p w14:paraId="0A2DF94B" w14:textId="77777777" w:rsidR="00AC04BF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09CA69DA" w14:textId="6B815815" w:rsidR="00B023EB" w:rsidRPr="00836C1E" w:rsidRDefault="003B2B62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&lt;30 gr meat products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</w:p>
        </w:tc>
        <w:tc>
          <w:tcPr>
            <w:tcW w:w="5392" w:type="dxa"/>
            <w:shd w:val="clear" w:color="auto" w:fill="FFFFFF" w:themeFill="background1"/>
            <w:vAlign w:val="center"/>
          </w:tcPr>
          <w:p w14:paraId="6B144327" w14:textId="77777777" w:rsidR="008B7A42" w:rsidRDefault="008B7A42" w:rsidP="008B7A42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42731D7C" w14:textId="0FEEFE59" w:rsidR="003B2B62" w:rsidRDefault="003B2B62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&lt;2 servings of red meat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[preferably lean meat</w:t>
            </w:r>
            <w:r w:rsidR="005644F8">
              <w:rPr>
                <w:rFonts w:ascii="Times New Roman" w:hAnsi="Times New Roman"/>
                <w:szCs w:val="24"/>
                <w:lang w:val="en-GB"/>
              </w:rPr>
              <w:t xml:space="preserve">] </w:t>
            </w:r>
            <w:r w:rsidR="00AC04BF">
              <w:rPr>
                <w:rFonts w:ascii="Times New Roman" w:hAnsi="Times New Roman"/>
                <w:szCs w:val="24"/>
                <w:lang w:val="en-GB"/>
              </w:rPr>
              <w:t>(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>1 serv. = 60 gr</w:t>
            </w:r>
            <w:r w:rsidR="00AC04BF">
              <w:rPr>
                <w:rFonts w:ascii="Times New Roman" w:hAnsi="Times New Roman"/>
                <w:szCs w:val="24"/>
                <w:lang w:val="en-GB"/>
              </w:rPr>
              <w:t xml:space="preserve"> cooked food)</w:t>
            </w:r>
          </w:p>
          <w:p w14:paraId="05C4BC7F" w14:textId="77777777" w:rsidR="00AC04BF" w:rsidRPr="00836C1E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76A3810A" w14:textId="77777777" w:rsidR="00B023EB" w:rsidRPr="00836C1E" w:rsidRDefault="003B2B62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&lt;30 gr meat products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</w:p>
          <w:p w14:paraId="2F6653B2" w14:textId="799A44C8" w:rsidR="00836C1E" w:rsidRPr="00836C1E" w:rsidRDefault="00836C1E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A60C4">
              <w:rPr>
                <w:rFonts w:ascii="Times New Roman" w:hAnsi="Times New Roman"/>
                <w:szCs w:val="24"/>
                <w:lang w:val="en-GB" w:eastAsia="el-GR"/>
              </w:rPr>
              <w:t>Guidance for optimal sleep duration (i.e. ≥7 and ≤9 hours / day) and encouragement for mid-day rest (e.g. naps, siesta).</w:t>
            </w:r>
          </w:p>
        </w:tc>
      </w:tr>
      <w:tr w:rsidR="00B023EB" w:rsidRPr="00836C1E" w14:paraId="4AC7F24E" w14:textId="77777777" w:rsidTr="008B7A42">
        <w:trPr>
          <w:trHeight w:val="1656"/>
        </w:trPr>
        <w:tc>
          <w:tcPr>
            <w:tcW w:w="3108" w:type="dxa"/>
            <w:shd w:val="clear" w:color="auto" w:fill="FFFFFF" w:themeFill="background1"/>
            <w:vAlign w:val="center"/>
          </w:tcPr>
          <w:p w14:paraId="17F98305" w14:textId="591628D8" w:rsidR="00B023EB" w:rsidRPr="00AC04BF" w:rsidRDefault="00B023EB" w:rsidP="00AC04BF">
            <w:pPr>
              <w:rPr>
                <w:b/>
              </w:rPr>
            </w:pPr>
            <w:r w:rsidRPr="00AC04BF">
              <w:rPr>
                <w:b/>
              </w:rPr>
              <w:t>7</w:t>
            </w:r>
            <w:r w:rsidRPr="00AC04BF">
              <w:rPr>
                <w:b/>
                <w:vertAlign w:val="superscript"/>
              </w:rPr>
              <w:t>th</w:t>
            </w:r>
            <w:r w:rsidRPr="00AC04BF">
              <w:rPr>
                <w:b/>
              </w:rPr>
              <w:t xml:space="preserve"> session:</w:t>
            </w:r>
          </w:p>
        </w:tc>
        <w:tc>
          <w:tcPr>
            <w:tcW w:w="5245" w:type="dxa"/>
            <w:shd w:val="clear" w:color="auto" w:fill="FFFFFF" w:themeFill="background1"/>
          </w:tcPr>
          <w:p w14:paraId="72B7F993" w14:textId="7B949681" w:rsidR="003B2B62" w:rsidRPr="00836C1E" w:rsidRDefault="009E6A43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0544BD">
              <w:rPr>
                <w:lang w:val="en-GB"/>
              </w:rPr>
              <w:t xml:space="preserve">≥2 servings 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 xml:space="preserve">of </w:t>
            </w:r>
            <w:r w:rsidR="00F24B03">
              <w:rPr>
                <w:rFonts w:ascii="Times New Roman" w:hAnsi="Times New Roman"/>
                <w:szCs w:val="24"/>
                <w:lang w:val="en-GB"/>
              </w:rPr>
              <w:t>legumes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 xml:space="preserve"> / week</w:t>
            </w:r>
            <w:r w:rsidR="0061291D">
              <w:rPr>
                <w:rFonts w:ascii="Times New Roman" w:hAnsi="Times New Roman"/>
                <w:szCs w:val="24"/>
                <w:lang w:val="en-GB"/>
              </w:rPr>
              <w:t xml:space="preserve"> [1 serv.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= 100gr legumes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]</w:t>
            </w:r>
          </w:p>
          <w:p w14:paraId="4B7E0A90" w14:textId="77777777" w:rsidR="00AC04BF" w:rsidRDefault="00AC04BF" w:rsidP="008B7A42">
            <w:pPr>
              <w:pStyle w:val="ListParagraph"/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</w:p>
          <w:p w14:paraId="2F7B2603" w14:textId="35894BA5" w:rsidR="00B023EB" w:rsidRPr="00AC04BF" w:rsidRDefault="003B2B62" w:rsidP="008B7A42">
            <w:pPr>
              <w:pStyle w:val="ListParagraph"/>
              <w:numPr>
                <w:ilvl w:val="0"/>
                <w:numId w:val="1"/>
              </w:numPr>
              <w:spacing w:before="360" w:after="360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2-4 eggs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</w:p>
        </w:tc>
        <w:tc>
          <w:tcPr>
            <w:tcW w:w="5392" w:type="dxa"/>
            <w:shd w:val="clear" w:color="auto" w:fill="FFFFFF" w:themeFill="background1"/>
            <w:vAlign w:val="center"/>
          </w:tcPr>
          <w:p w14:paraId="65DC6F0F" w14:textId="77777777" w:rsidR="008B7A42" w:rsidRPr="008B7A42" w:rsidRDefault="008B7A42" w:rsidP="008B7A42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7ADF7E95" w14:textId="6311102C" w:rsidR="003B2B62" w:rsidRDefault="009E6A43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0544BD">
              <w:rPr>
                <w:lang w:val="en-GB"/>
              </w:rPr>
              <w:t xml:space="preserve">≥2 servings 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of </w:t>
            </w:r>
            <w:r>
              <w:rPr>
                <w:rFonts w:ascii="Times New Roman" w:hAnsi="Times New Roman"/>
                <w:szCs w:val="24"/>
                <w:lang w:val="en-GB"/>
              </w:rPr>
              <w:t>legumes</w:t>
            </w: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/ week [1 serv.</w:t>
            </w:r>
            <w:r w:rsidR="0061291D">
              <w:rPr>
                <w:rFonts w:ascii="Times New Roman" w:hAnsi="Times New Roman"/>
                <w:szCs w:val="24"/>
                <w:lang w:val="en-GB"/>
              </w:rPr>
              <w:t>/</w:t>
            </w:r>
            <w:proofErr w:type="spellStart"/>
            <w:r w:rsidR="0061291D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  <w:r>
              <w:rPr>
                <w:rFonts w:ascii="Times New Roman" w:hAnsi="Times New Roman"/>
                <w:szCs w:val="24"/>
                <w:lang w:val="en-GB"/>
              </w:rPr>
              <w:t xml:space="preserve"> = 100gr legumes</w:t>
            </w:r>
            <w:r w:rsidR="003B2B62" w:rsidRPr="00836C1E">
              <w:rPr>
                <w:rFonts w:ascii="Times New Roman" w:hAnsi="Times New Roman"/>
                <w:szCs w:val="24"/>
                <w:lang w:val="en-GB"/>
              </w:rPr>
              <w:t>]</w:t>
            </w:r>
          </w:p>
          <w:p w14:paraId="6864183A" w14:textId="77777777" w:rsidR="00AC04BF" w:rsidRPr="00836C1E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055EB36D" w14:textId="4C2687EA" w:rsidR="00AC04BF" w:rsidRPr="00AC04BF" w:rsidRDefault="003B2B62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36C1E">
              <w:rPr>
                <w:rFonts w:ascii="Times New Roman" w:hAnsi="Times New Roman"/>
                <w:szCs w:val="24"/>
                <w:lang w:val="en-GB"/>
              </w:rPr>
              <w:t xml:space="preserve">2-4 eggs / </w:t>
            </w:r>
            <w:proofErr w:type="spellStart"/>
            <w:r w:rsidRPr="00836C1E">
              <w:rPr>
                <w:rFonts w:ascii="Times New Roman" w:hAnsi="Times New Roman"/>
                <w:szCs w:val="24"/>
                <w:lang w:val="en-GB"/>
              </w:rPr>
              <w:t>wk</w:t>
            </w:r>
            <w:proofErr w:type="spellEnd"/>
          </w:p>
          <w:p w14:paraId="740B267F" w14:textId="77777777" w:rsidR="00AC04BF" w:rsidRPr="00AC04BF" w:rsidRDefault="00AC04BF" w:rsidP="00AC04BF">
            <w:pPr>
              <w:pStyle w:val="ListParagraph"/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</w:p>
          <w:p w14:paraId="3F1604EE" w14:textId="3DFEB428" w:rsidR="00B023EB" w:rsidRPr="00AC04BF" w:rsidRDefault="00AC04BF" w:rsidP="00AC04BF">
            <w:pPr>
              <w:pStyle w:val="ListParagraph"/>
              <w:numPr>
                <w:ilvl w:val="0"/>
                <w:numId w:val="1"/>
              </w:numPr>
              <w:spacing w:before="360" w:after="360" w:line="276" w:lineRule="auto"/>
              <w:rPr>
                <w:rFonts w:ascii="Times New Roman" w:hAnsi="Times New Roman"/>
                <w:szCs w:val="24"/>
                <w:lang w:val="en-GB"/>
              </w:rPr>
            </w:pPr>
            <w:r w:rsidRPr="008A60C4">
              <w:rPr>
                <w:rFonts w:ascii="Times New Roman" w:hAnsi="Times New Roman"/>
                <w:szCs w:val="24"/>
                <w:lang w:val="en-GB" w:eastAsia="el-GR"/>
              </w:rPr>
              <w:t>Guidance for optimal sleep duration (i.e. ≥7 and ≤9 hours / day) and encouragement for mid-day rest (e.g. naps, siesta).</w:t>
            </w:r>
          </w:p>
        </w:tc>
      </w:tr>
    </w:tbl>
    <w:p w14:paraId="702DBE11" w14:textId="77777777" w:rsidR="000103F9" w:rsidRPr="000103F9" w:rsidRDefault="0061291D" w:rsidP="000103F9">
      <w:pPr>
        <w:rPr>
          <w:rFonts w:eastAsia="Times New Roman"/>
          <w:sz w:val="22"/>
          <w:szCs w:val="22"/>
        </w:rPr>
      </w:pPr>
      <w:r w:rsidRPr="00371993">
        <w:rPr>
          <w:sz w:val="22"/>
          <w:szCs w:val="22"/>
        </w:rPr>
        <w:t>Food groups are presented as servings</w:t>
      </w:r>
      <w:r>
        <w:rPr>
          <w:sz w:val="22"/>
          <w:szCs w:val="22"/>
        </w:rPr>
        <w:t xml:space="preserve"> (serv.) per day </w:t>
      </w:r>
      <w:r w:rsidRPr="00371993">
        <w:rPr>
          <w:sz w:val="22"/>
          <w:szCs w:val="22"/>
        </w:rPr>
        <w:t>/d)</w:t>
      </w:r>
      <w:r>
        <w:rPr>
          <w:sz w:val="22"/>
          <w:szCs w:val="22"/>
        </w:rPr>
        <w:t xml:space="preserve"> or per week (/</w:t>
      </w:r>
      <w:proofErr w:type="spellStart"/>
      <w:r>
        <w:rPr>
          <w:sz w:val="22"/>
          <w:szCs w:val="22"/>
        </w:rPr>
        <w:t>wk</w:t>
      </w:r>
      <w:proofErr w:type="spellEnd"/>
      <w:r>
        <w:rPr>
          <w:sz w:val="22"/>
          <w:szCs w:val="22"/>
        </w:rPr>
        <w:t>)</w:t>
      </w:r>
      <w:r w:rsidRPr="00371993">
        <w:rPr>
          <w:sz w:val="22"/>
          <w:szCs w:val="22"/>
        </w:rPr>
        <w:t xml:space="preserve"> or otherwise mentioned. Servings were determined according to the dietary guidelines for Greek adults published in 1999 </w:t>
      </w:r>
      <w:r w:rsidRPr="00371993">
        <w:rPr>
          <w:sz w:val="22"/>
          <w:szCs w:val="22"/>
        </w:rPr>
        <w:fldChar w:fldCharType="begin"/>
      </w:r>
      <w:r w:rsidRPr="00371993">
        <w:rPr>
          <w:sz w:val="22"/>
          <w:szCs w:val="22"/>
        </w:rPr>
        <w:instrText xml:space="preserve"> ADDIN EN.CITE &lt;EndNote&gt;&lt;Cite&gt;&lt;Author&gt;Ministry of Health &amp;amp; Welfare of Greece&lt;/Author&gt;&lt;Year&gt;1999&lt;/Year&gt;&lt;RecNum&gt;1163&lt;/RecNum&gt;&lt;DisplayText&gt;[20]&lt;/DisplayText&gt;&lt;record&gt;&lt;rec-number&gt;1163&lt;/rec-number&gt;&lt;foreign-keys&gt;&lt;key app="EN" db-id="pvzrvfvfc5aea3ed99rxvxa00xawr0earwap" timestamp="1510390178"&gt;1163&lt;/key&gt;&lt;/foreign-keys&gt;&lt;ref-type name="Journal Article"&gt;17&lt;/ref-type&gt;&lt;contributors&gt;&lt;authors&gt;&lt;author&gt;Ministry of Health &amp;amp; Welfare of Greece,&lt;/author&gt;&lt;/authors&gt;&lt;/contributors&gt;&lt;titles&gt;&lt;title&gt;Dietary guidelines for adults in Greece&lt;/title&gt;&lt;secondary-title&gt;Archives of Hellenic Medicine&lt;/secondary-title&gt;&lt;/titles&gt;&lt;periodical&gt;&lt;full-title&gt;Archives of Hellenic Medicine&lt;/full-title&gt;&lt;/periodical&gt;&lt;pages&gt;516-524&lt;/pages&gt;&lt;volume&gt;16&lt;/volume&gt;&lt;number&gt;5&lt;/number&gt;&lt;dates&gt;&lt;year&gt;1999&lt;/year&gt;&lt;/dates&gt;&lt;urls&gt;&lt;/urls&gt;&lt;/record&gt;&lt;/Cite&gt;&lt;/EndNote&gt;</w:instrText>
      </w:r>
      <w:r w:rsidRPr="00371993">
        <w:rPr>
          <w:sz w:val="22"/>
          <w:szCs w:val="22"/>
        </w:rPr>
        <w:fldChar w:fldCharType="separate"/>
      </w:r>
      <w:r w:rsidRPr="00371993">
        <w:rPr>
          <w:noProof/>
          <w:sz w:val="22"/>
          <w:szCs w:val="22"/>
        </w:rPr>
        <w:t>[</w:t>
      </w:r>
      <w:hyperlink w:anchor="_ENREF_20" w:tooltip="Ministry of Health &amp; Welfare of Greece, 1999 #1163" w:history="1">
        <w:r w:rsidRPr="00371993">
          <w:rPr>
            <w:noProof/>
            <w:sz w:val="22"/>
            <w:szCs w:val="22"/>
          </w:rPr>
          <w:t>20</w:t>
        </w:r>
      </w:hyperlink>
      <w:r w:rsidRPr="00371993">
        <w:rPr>
          <w:noProof/>
          <w:sz w:val="22"/>
          <w:szCs w:val="22"/>
        </w:rPr>
        <w:t>]</w:t>
      </w:r>
      <w:r w:rsidRPr="00371993">
        <w:rPr>
          <w:sz w:val="22"/>
          <w:szCs w:val="22"/>
        </w:rPr>
        <w:fldChar w:fldCharType="end"/>
      </w:r>
      <w:r w:rsidRPr="00371993">
        <w:rPr>
          <w:sz w:val="22"/>
          <w:szCs w:val="22"/>
          <w:lang w:eastAsia="el-GR"/>
        </w:rPr>
        <w:t xml:space="preserve"> </w:t>
      </w:r>
      <w:r w:rsidRPr="00371993">
        <w:rPr>
          <w:sz w:val="22"/>
          <w:szCs w:val="22"/>
        </w:rPr>
        <w:t xml:space="preserve">as </w:t>
      </w:r>
      <w:r w:rsidRPr="000103F9">
        <w:rPr>
          <w:sz w:val="22"/>
          <w:szCs w:val="22"/>
        </w:rPr>
        <w:t xml:space="preserve">well as the recommendations of the new published Mediterranean diet pyramid </w:t>
      </w:r>
      <w:r w:rsidRPr="000103F9">
        <w:rPr>
          <w:sz w:val="22"/>
          <w:szCs w:val="22"/>
        </w:rPr>
        <w:fldChar w:fldCharType="begin"/>
      </w:r>
      <w:r w:rsidRPr="000103F9">
        <w:rPr>
          <w:sz w:val="22"/>
          <w:szCs w:val="22"/>
        </w:rPr>
        <w:instrText xml:space="preserve"> ADDIN EN.CITE &lt;EndNote&gt;&lt;Cite&gt;&lt;Author&gt;Bach-Faig&lt;/Author&gt;&lt;Year&gt;2011&lt;/Year&gt;&lt;RecNum&gt;1096&lt;/RecNum&gt;&lt;DisplayText&gt;[18]&lt;/DisplayText&gt;&lt;record&gt;&lt;rec-number&gt;1096&lt;/rec-number&gt;&lt;foreign-keys&gt;&lt;key app="EN" db-id="pvzrvfvfc5aea3ed99rxvxa00xawr0earwap" timestamp="1510389671"&gt;1096&lt;/key&gt;&lt;/foreign-keys&gt;&lt;ref-type name="Journal Article"&gt;17&lt;/ref-type&gt;&lt;contributors&gt;&lt;authors&gt;&lt;author&gt;Bach-Faig, A.&lt;/author&gt;&lt;author&gt;Berry, E. M.&lt;/author&gt;&lt;author&gt;Lairon, D.&lt;/author&gt;&lt;author&gt;Reguant, J.&lt;/author&gt;&lt;author&gt;Trichopoulou, A.&lt;/author&gt;&lt;author&gt;Dernini, S.&lt;/author&gt;&lt;author&gt;Medina, F. X.&lt;/author&gt;&lt;author&gt;Battino, M.&lt;/author&gt;&lt;author&gt;Belahsen, R.&lt;/author&gt;&lt;author&gt;Miranda, G.&lt;/author&gt;&lt;author&gt;Serra-Majem, L.&lt;/author&gt;&lt;author&gt;Mediterranean Diet Foundation Expert, Group&lt;/author&gt;&lt;/authors&gt;&lt;/contributors&gt;&lt;auth-address&gt;Mediterranean Diet Foundation, Barcelona, Spain&lt;/auth-address&gt;&lt;titles&gt;&lt;title&gt;Mediterranean diet pyramid today. Science and cultural updates&lt;/title&gt;&lt;secondary-title&gt;Public Health Nutr&lt;/secondary-title&gt;&lt;/titles&gt;&lt;periodical&gt;&lt;full-title&gt;Public Health Nutr&lt;/full-title&gt;&lt;/periodical&gt;&lt;pages&gt;2274-84&lt;/pages&gt;&lt;volume&gt;14&lt;/volume&gt;&lt;number&gt;12A&lt;/number&gt;&lt;keywords&gt;&lt;keyword&gt;*Culture&lt;/keyword&gt;&lt;keyword&gt;Diet/*standards&lt;/keyword&gt;&lt;keyword&gt;*Diet, Mediterranean&lt;/keyword&gt;&lt;keyword&gt;Feeding Behavior&lt;/keyword&gt;&lt;keyword&gt;Fruit&lt;/keyword&gt;&lt;keyword&gt;Health Behavior&lt;/keyword&gt;&lt;keyword&gt;*Health Promotion&lt;/keyword&gt;&lt;keyword&gt;Humans&lt;/keyword&gt;&lt;keyword&gt;Life Style&lt;/keyword&gt;&lt;keyword&gt;Mediterranean Region&lt;/keyword&gt;&lt;keyword&gt;*Nutrition Policy&lt;/keyword&gt;&lt;keyword&gt;Obesity/prevention &amp;amp; control&lt;/keyword&gt;&lt;keyword&gt;Vegetables&lt;/keyword&gt;&lt;/keywords&gt;&lt;dates&gt;&lt;year&gt;2011&lt;/year&gt;&lt;pub-dates&gt;&lt;date&gt;Dec&lt;/date&gt;&lt;/pub-dates&gt;&lt;/dates&gt;&lt;isbn&gt;1475-2727 (Electronic)&amp;#xD;1368-9800 (Linking)&lt;/isbn&gt;&lt;accession-num&gt;22166184&lt;/accession-num&gt;&lt;urls&gt;&lt;related-urls&gt;&lt;url&gt;https://www.ncbi.nlm.nih.gov/pubmed/22166184&lt;/url&gt;&lt;/related-urls&gt;&lt;/urls&gt;&lt;electronic-resource-num&gt;10.1017/S1368980011002515&lt;/electronic-resource-num&gt;&lt;/record&gt;&lt;/Cite&gt;&lt;/EndNote&gt;</w:instrText>
      </w:r>
      <w:r w:rsidRPr="000103F9">
        <w:rPr>
          <w:sz w:val="22"/>
          <w:szCs w:val="22"/>
        </w:rPr>
        <w:fldChar w:fldCharType="separate"/>
      </w:r>
      <w:r w:rsidRPr="000103F9">
        <w:rPr>
          <w:noProof/>
          <w:sz w:val="22"/>
          <w:szCs w:val="22"/>
        </w:rPr>
        <w:t>[</w:t>
      </w:r>
      <w:hyperlink w:anchor="_ENREF_18" w:tooltip="Bach-Faig, 2011 #1096" w:history="1">
        <w:r w:rsidRPr="000103F9">
          <w:rPr>
            <w:noProof/>
            <w:sz w:val="22"/>
            <w:szCs w:val="22"/>
          </w:rPr>
          <w:t>18</w:t>
        </w:r>
      </w:hyperlink>
      <w:r w:rsidRPr="000103F9">
        <w:rPr>
          <w:noProof/>
          <w:sz w:val="22"/>
          <w:szCs w:val="22"/>
        </w:rPr>
        <w:t>]</w:t>
      </w:r>
      <w:r w:rsidRPr="000103F9">
        <w:rPr>
          <w:sz w:val="22"/>
          <w:szCs w:val="22"/>
        </w:rPr>
        <w:fldChar w:fldCharType="end"/>
      </w:r>
      <w:r w:rsidRPr="000103F9">
        <w:rPr>
          <w:sz w:val="22"/>
          <w:szCs w:val="22"/>
        </w:rPr>
        <w:t>.</w:t>
      </w:r>
      <w:r w:rsidR="00526D40" w:rsidRPr="000103F9">
        <w:rPr>
          <w:sz w:val="22"/>
          <w:szCs w:val="22"/>
        </w:rPr>
        <w:t xml:space="preserve"> 1 cup = 240gr</w:t>
      </w:r>
      <w:r w:rsidR="008767EA" w:rsidRPr="000103F9">
        <w:rPr>
          <w:sz w:val="22"/>
          <w:szCs w:val="22"/>
        </w:rPr>
        <w:t>.</w:t>
      </w:r>
      <w:r w:rsidR="000103F9" w:rsidRPr="000103F9">
        <w:rPr>
          <w:sz w:val="22"/>
          <w:szCs w:val="22"/>
        </w:rPr>
        <w:t xml:space="preserve"> </w:t>
      </w:r>
      <w:r w:rsidR="000103F9" w:rsidRPr="000103F9">
        <w:rPr>
          <w:rFonts w:eastAsia="Times New Roman"/>
          <w:sz w:val="22"/>
          <w:szCs w:val="22"/>
        </w:rPr>
        <w:t>Recommendations refer to a 2000-kcal diet. Adjustments were made based on energy intakes.</w:t>
      </w:r>
    </w:p>
    <w:p w14:paraId="0088547C" w14:textId="4E7EC3E3" w:rsidR="0061291D" w:rsidRDefault="0061291D" w:rsidP="0061291D">
      <w:pPr>
        <w:spacing w:line="276" w:lineRule="auto"/>
        <w:jc w:val="both"/>
        <w:rPr>
          <w:color w:val="000000"/>
          <w:sz w:val="22"/>
          <w:szCs w:val="22"/>
        </w:rPr>
      </w:pPr>
    </w:p>
    <w:p w14:paraId="5D2D6FE6" w14:textId="40DBA7CD" w:rsidR="00DE4691" w:rsidRDefault="00DE4691" w:rsidP="0061291D">
      <w:pPr>
        <w:spacing w:line="276" w:lineRule="auto"/>
        <w:jc w:val="both"/>
        <w:rPr>
          <w:color w:val="000000"/>
          <w:sz w:val="22"/>
          <w:szCs w:val="22"/>
        </w:rPr>
      </w:pPr>
    </w:p>
    <w:p w14:paraId="45C12C87" w14:textId="77777777" w:rsidR="00DE4691" w:rsidRDefault="00DE4691">
      <w:pPr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248"/>
        <w:gridCol w:w="4678"/>
        <w:gridCol w:w="4678"/>
      </w:tblGrid>
      <w:tr w:rsidR="00DE4691" w14:paraId="76444422" w14:textId="77777777" w:rsidTr="00477F28">
        <w:trPr>
          <w:trHeight w:val="536"/>
        </w:trPr>
        <w:tc>
          <w:tcPr>
            <w:tcW w:w="13604" w:type="dxa"/>
            <w:gridSpan w:val="3"/>
          </w:tcPr>
          <w:p w14:paraId="07D7A0E6" w14:textId="27CC4D71" w:rsidR="00DE4691" w:rsidRDefault="00DE4691" w:rsidP="00E9051D">
            <w:proofErr w:type="spellStart"/>
            <w:r>
              <w:rPr>
                <w:b/>
                <w:color w:val="000000"/>
              </w:rPr>
              <w:lastRenderedPageBreak/>
              <w:t>eTable</w:t>
            </w:r>
            <w:proofErr w:type="spellEnd"/>
            <w:r>
              <w:rPr>
                <w:b/>
                <w:color w:val="000000"/>
              </w:rPr>
              <w:t xml:space="preserve"> 3</w:t>
            </w:r>
            <w:r w:rsidRPr="00836C1E">
              <w:rPr>
                <w:b/>
                <w:color w:val="000000"/>
              </w:rPr>
              <w:t xml:space="preserve">S: </w:t>
            </w:r>
            <w:r>
              <w:t xml:space="preserve">Specific </w:t>
            </w:r>
            <w:r w:rsidR="00CE4340">
              <w:t>behavioural</w:t>
            </w:r>
            <w:r>
              <w:t xml:space="preserve"> goals in the Mediterranean </w:t>
            </w:r>
            <w:r w:rsidR="00CE4340">
              <w:t xml:space="preserve">diet </w:t>
            </w:r>
            <w:r>
              <w:t>and Mediterranean lifestyle groups</w:t>
            </w:r>
          </w:p>
        </w:tc>
      </w:tr>
      <w:tr w:rsidR="00DE4691" w14:paraId="48053610" w14:textId="77777777" w:rsidTr="00C16564">
        <w:trPr>
          <w:trHeight w:val="553"/>
        </w:trPr>
        <w:tc>
          <w:tcPr>
            <w:tcW w:w="4248" w:type="dxa"/>
            <w:vAlign w:val="center"/>
          </w:tcPr>
          <w:p w14:paraId="33F6CF7A" w14:textId="77777777" w:rsidR="00DE4691" w:rsidRDefault="00DE4691" w:rsidP="00C16564">
            <w:pPr>
              <w:jc w:val="center"/>
            </w:pPr>
          </w:p>
        </w:tc>
        <w:tc>
          <w:tcPr>
            <w:tcW w:w="4678" w:type="dxa"/>
            <w:vAlign w:val="center"/>
          </w:tcPr>
          <w:p w14:paraId="1E82505E" w14:textId="77777777" w:rsidR="00DE4691" w:rsidRPr="00D60C06" w:rsidRDefault="00DE4691" w:rsidP="00C16564">
            <w:pPr>
              <w:spacing w:line="360" w:lineRule="auto"/>
              <w:jc w:val="center"/>
              <w:rPr>
                <w:b/>
                <w:color w:val="000000"/>
              </w:rPr>
            </w:pPr>
            <w:r w:rsidRPr="00836C1E">
              <w:rPr>
                <w:b/>
                <w:color w:val="000000"/>
              </w:rPr>
              <w:t>Mediterranean diet</w:t>
            </w:r>
            <w:r>
              <w:rPr>
                <w:b/>
                <w:color w:val="000000"/>
              </w:rPr>
              <w:t xml:space="preserve"> </w:t>
            </w:r>
            <w:r w:rsidRPr="00836C1E">
              <w:rPr>
                <w:b/>
                <w:color w:val="000000"/>
              </w:rPr>
              <w:t>group (MDG)</w:t>
            </w:r>
          </w:p>
        </w:tc>
        <w:tc>
          <w:tcPr>
            <w:tcW w:w="4678" w:type="dxa"/>
            <w:vAlign w:val="center"/>
          </w:tcPr>
          <w:p w14:paraId="0851DFD9" w14:textId="77777777" w:rsidR="00DE4691" w:rsidRPr="00D60C06" w:rsidRDefault="00DE4691" w:rsidP="00C16564">
            <w:pPr>
              <w:spacing w:line="360" w:lineRule="auto"/>
              <w:jc w:val="center"/>
              <w:rPr>
                <w:b/>
                <w:color w:val="000000"/>
              </w:rPr>
            </w:pPr>
            <w:r w:rsidRPr="00836C1E">
              <w:rPr>
                <w:b/>
                <w:color w:val="000000"/>
              </w:rPr>
              <w:t>Mediterranean lifestyle</w:t>
            </w:r>
            <w:r>
              <w:rPr>
                <w:b/>
                <w:color w:val="000000"/>
              </w:rPr>
              <w:t xml:space="preserve"> </w:t>
            </w:r>
            <w:r w:rsidRPr="00836C1E">
              <w:rPr>
                <w:b/>
                <w:color w:val="000000"/>
              </w:rPr>
              <w:t>group (MLG)</w:t>
            </w:r>
          </w:p>
        </w:tc>
      </w:tr>
      <w:tr w:rsidR="00DE4691" w14:paraId="30DB9F5E" w14:textId="77777777" w:rsidTr="00E9051D">
        <w:tc>
          <w:tcPr>
            <w:tcW w:w="4248" w:type="dxa"/>
          </w:tcPr>
          <w:p w14:paraId="0AF7E06D" w14:textId="77777777" w:rsidR="00DE4691" w:rsidRDefault="00DE4691" w:rsidP="00E9051D">
            <w:r>
              <w:t>5-10% Weight loss</w:t>
            </w:r>
          </w:p>
        </w:tc>
        <w:tc>
          <w:tcPr>
            <w:tcW w:w="4678" w:type="dxa"/>
          </w:tcPr>
          <w:p w14:paraId="62697C8E" w14:textId="77777777" w:rsidR="00DE4691" w:rsidRDefault="00DE4691" w:rsidP="00E9051D">
            <w:pPr>
              <w:jc w:val="center"/>
            </w:pPr>
            <w:r>
              <w:rPr>
                <w:bCs/>
              </w:rPr>
              <w:sym w:font="Wingdings" w:char="F0E2"/>
            </w:r>
            <w:r>
              <w:rPr>
                <w:bCs/>
              </w:rPr>
              <w:t xml:space="preserve"> portion sizes</w:t>
            </w:r>
          </w:p>
        </w:tc>
        <w:tc>
          <w:tcPr>
            <w:tcW w:w="4678" w:type="dxa"/>
          </w:tcPr>
          <w:p w14:paraId="03DC2DF4" w14:textId="77777777" w:rsidR="00DE4691" w:rsidRDefault="00DE4691" w:rsidP="00E9051D">
            <w:pPr>
              <w:jc w:val="center"/>
            </w:pPr>
            <w:r>
              <w:rPr>
                <w:bCs/>
              </w:rPr>
              <w:sym w:font="Wingdings" w:char="F0E2"/>
            </w:r>
            <w:r>
              <w:rPr>
                <w:bCs/>
              </w:rPr>
              <w:t xml:space="preserve"> portion sizes</w:t>
            </w:r>
          </w:p>
        </w:tc>
      </w:tr>
      <w:tr w:rsidR="00DE4691" w14:paraId="32B4B2DD" w14:textId="77777777" w:rsidTr="00E9051D">
        <w:tc>
          <w:tcPr>
            <w:tcW w:w="4248" w:type="dxa"/>
          </w:tcPr>
          <w:p w14:paraId="747D95B0" w14:textId="77777777" w:rsidR="00DE4691" w:rsidRDefault="00DE4691" w:rsidP="00E9051D">
            <w:r>
              <w:t>Physical activity enhancement</w:t>
            </w:r>
          </w:p>
        </w:tc>
        <w:tc>
          <w:tcPr>
            <w:tcW w:w="4678" w:type="dxa"/>
          </w:tcPr>
          <w:p w14:paraId="10E47827" w14:textId="77777777" w:rsidR="00DE4691" w:rsidRDefault="00DE4691" w:rsidP="00E9051D">
            <w:pPr>
              <w:jc w:val="center"/>
            </w:pPr>
            <w:r>
              <w:t>-</w:t>
            </w:r>
          </w:p>
        </w:tc>
        <w:tc>
          <w:tcPr>
            <w:tcW w:w="4678" w:type="dxa"/>
          </w:tcPr>
          <w:p w14:paraId="27E22359" w14:textId="77777777" w:rsidR="00DE4691" w:rsidRDefault="00DE4691" w:rsidP="00E9051D">
            <w:pPr>
              <w:jc w:val="center"/>
            </w:pPr>
            <w:r>
              <w:t>At least 30 minutes per day of</w:t>
            </w:r>
            <w:r w:rsidRPr="00836C1E">
              <w:t xml:space="preserve"> </w:t>
            </w:r>
            <w:r w:rsidRPr="008A60C4">
              <w:rPr>
                <w:lang w:eastAsia="el-GR"/>
              </w:rPr>
              <w:t xml:space="preserve">moderate-vigorous intensity </w:t>
            </w:r>
            <w:r>
              <w:t>physical activity</w:t>
            </w:r>
          </w:p>
          <w:p w14:paraId="2972C322" w14:textId="77777777" w:rsidR="00DE4691" w:rsidRDefault="00DE4691" w:rsidP="00E9051D">
            <w:pPr>
              <w:jc w:val="center"/>
            </w:pPr>
            <w:r>
              <w:t xml:space="preserve"> (pedometers were also used)</w:t>
            </w:r>
          </w:p>
        </w:tc>
      </w:tr>
      <w:tr w:rsidR="00DE4691" w14:paraId="624492BD" w14:textId="77777777" w:rsidTr="00E9051D">
        <w:trPr>
          <w:trHeight w:val="873"/>
        </w:trPr>
        <w:tc>
          <w:tcPr>
            <w:tcW w:w="4248" w:type="dxa"/>
          </w:tcPr>
          <w:p w14:paraId="593E9503" w14:textId="77777777" w:rsidR="00DE4691" w:rsidRDefault="00DE4691" w:rsidP="00E9051D">
            <w:r w:rsidRPr="00AC04BF">
              <w:t>Guidance for optimal sleep duration</w:t>
            </w:r>
            <w:r>
              <w:t xml:space="preserve"> </w:t>
            </w:r>
            <w:r>
              <w:rPr>
                <w:lang w:eastAsia="el-GR"/>
              </w:rPr>
              <w:t>and e</w:t>
            </w:r>
            <w:r w:rsidRPr="008A60C4">
              <w:rPr>
                <w:lang w:eastAsia="el-GR"/>
              </w:rPr>
              <w:t>ncouragement for mid-day rest (e.g. naps, siesta).</w:t>
            </w:r>
          </w:p>
        </w:tc>
        <w:tc>
          <w:tcPr>
            <w:tcW w:w="4678" w:type="dxa"/>
          </w:tcPr>
          <w:p w14:paraId="50E76DEE" w14:textId="77777777" w:rsidR="00DE4691" w:rsidRDefault="00DE4691" w:rsidP="00E9051D">
            <w:pPr>
              <w:jc w:val="center"/>
            </w:pPr>
            <w:r>
              <w:t>-</w:t>
            </w:r>
          </w:p>
        </w:tc>
        <w:tc>
          <w:tcPr>
            <w:tcW w:w="4678" w:type="dxa"/>
          </w:tcPr>
          <w:p w14:paraId="59711522" w14:textId="77777777" w:rsidR="00DE4691" w:rsidRDefault="00DE4691" w:rsidP="00E9051D">
            <w:pPr>
              <w:jc w:val="center"/>
            </w:pPr>
            <w:r w:rsidRPr="008A60C4">
              <w:rPr>
                <w:lang w:eastAsia="el-GR"/>
              </w:rPr>
              <w:t>Guidance</w:t>
            </w:r>
            <w:r>
              <w:rPr>
                <w:lang w:eastAsia="el-GR"/>
              </w:rPr>
              <w:t xml:space="preserve"> of ≥7 to</w:t>
            </w:r>
            <w:r w:rsidRPr="008A60C4">
              <w:rPr>
                <w:lang w:eastAsia="el-GR"/>
              </w:rPr>
              <w:t xml:space="preserve"> ≤9 </w:t>
            </w:r>
            <w:r>
              <w:rPr>
                <w:lang w:eastAsia="el-GR"/>
              </w:rPr>
              <w:t>sleep hours per day</w:t>
            </w:r>
            <w:r w:rsidRPr="008A60C4">
              <w:rPr>
                <w:lang w:eastAsia="el-GR"/>
              </w:rPr>
              <w:t xml:space="preserve"> and mid-day rest (e.g. naps, </w:t>
            </w:r>
            <w:r>
              <w:rPr>
                <w:lang w:eastAsia="el-GR"/>
              </w:rPr>
              <w:t xml:space="preserve">short </w:t>
            </w:r>
            <w:r w:rsidRPr="008A60C4">
              <w:rPr>
                <w:lang w:eastAsia="el-GR"/>
              </w:rPr>
              <w:t>siesta).</w:t>
            </w:r>
          </w:p>
        </w:tc>
      </w:tr>
      <w:tr w:rsidR="00DE4691" w14:paraId="6067045B" w14:textId="77777777" w:rsidTr="00C5466A">
        <w:trPr>
          <w:trHeight w:val="510"/>
        </w:trPr>
        <w:tc>
          <w:tcPr>
            <w:tcW w:w="4248" w:type="dxa"/>
          </w:tcPr>
          <w:p w14:paraId="7BBE513F" w14:textId="77777777" w:rsidR="00DE4691" w:rsidRDefault="00DE4691" w:rsidP="00E9051D">
            <w:r>
              <w:t>Dietary goals</w:t>
            </w:r>
          </w:p>
        </w:tc>
        <w:tc>
          <w:tcPr>
            <w:tcW w:w="4678" w:type="dxa"/>
          </w:tcPr>
          <w:p w14:paraId="4F3FD000" w14:textId="32B8F7ED" w:rsidR="00DE4691" w:rsidRPr="005644F8" w:rsidRDefault="00DE4691" w:rsidP="00E9051D">
            <w:pPr>
              <w:jc w:val="center"/>
            </w:pPr>
            <w:r w:rsidRPr="005644F8">
              <w:t>Based on the new published Mediterranean diet pyramid</w:t>
            </w:r>
            <w:r w:rsidR="00C5466A">
              <w:t xml:space="preserve"> </w:t>
            </w:r>
            <w:r w:rsidR="00C5466A" w:rsidRPr="000103F9">
              <w:rPr>
                <w:sz w:val="22"/>
                <w:szCs w:val="22"/>
              </w:rPr>
              <w:fldChar w:fldCharType="begin"/>
            </w:r>
            <w:r w:rsidR="00C5466A" w:rsidRPr="000103F9">
              <w:rPr>
                <w:sz w:val="22"/>
                <w:szCs w:val="22"/>
              </w:rPr>
              <w:instrText xml:space="preserve"> ADDIN EN.CITE &lt;EndNote&gt;&lt;Cite&gt;&lt;Author&gt;Bach-Faig&lt;/Author&gt;&lt;Year&gt;2011&lt;/Year&gt;&lt;RecNum&gt;1096&lt;/RecNum&gt;&lt;DisplayText&gt;[18]&lt;/DisplayText&gt;&lt;record&gt;&lt;rec-number&gt;1096&lt;/rec-number&gt;&lt;foreign-keys&gt;&lt;key app="EN" db-id="pvzrvfvfc5aea3ed99rxvxa00xawr0earwap" timestamp="1510389671"&gt;1096&lt;/key&gt;&lt;/foreign-keys&gt;&lt;ref-type name="Journal Article"&gt;17&lt;/ref-type&gt;&lt;contributors&gt;&lt;authors&gt;&lt;author&gt;Bach-Faig, A.&lt;/author&gt;&lt;author&gt;Berry, E. M.&lt;/author&gt;&lt;author&gt;Lairon, D.&lt;/author&gt;&lt;author&gt;Reguant, J.&lt;/author&gt;&lt;author&gt;Trichopoulou, A.&lt;/author&gt;&lt;author&gt;Dernini, S.&lt;/author&gt;&lt;author&gt;Medina, F. X.&lt;/author&gt;&lt;author&gt;Battino, M.&lt;/author&gt;&lt;author&gt;Belahsen, R.&lt;/author&gt;&lt;author&gt;Miranda, G.&lt;/author&gt;&lt;author&gt;Serra-Majem, L.&lt;/author&gt;&lt;author&gt;Mediterranean Diet Foundation Expert, Group&lt;/author&gt;&lt;/authors&gt;&lt;/contributors&gt;&lt;auth-address&gt;Mediterranean Diet Foundation, Barcelona, Spain&lt;/auth-address&gt;&lt;titles&gt;&lt;title&gt;Mediterranean diet pyramid today. Science and cultural updates&lt;/title&gt;&lt;secondary-title&gt;Public Health Nutr&lt;/secondary-title&gt;&lt;/titles&gt;&lt;periodical&gt;&lt;full-title&gt;Public Health Nutr&lt;/full-title&gt;&lt;/periodical&gt;&lt;pages&gt;2274-84&lt;/pages&gt;&lt;volume&gt;14&lt;/volume&gt;&lt;number&gt;12A&lt;/number&gt;&lt;keywords&gt;&lt;keyword&gt;*Culture&lt;/keyword&gt;&lt;keyword&gt;Diet/*standards&lt;/keyword&gt;&lt;keyword&gt;*Diet, Mediterranean&lt;/keyword&gt;&lt;keyword&gt;Feeding Behavior&lt;/keyword&gt;&lt;keyword&gt;Fruit&lt;/keyword&gt;&lt;keyword&gt;Health Behavior&lt;/keyword&gt;&lt;keyword&gt;*Health Promotion&lt;/keyword&gt;&lt;keyword&gt;Humans&lt;/keyword&gt;&lt;keyword&gt;Life Style&lt;/keyword&gt;&lt;keyword&gt;Mediterranean Region&lt;/keyword&gt;&lt;keyword&gt;*Nutrition Policy&lt;/keyword&gt;&lt;keyword&gt;Obesity/prevention &amp;amp; control&lt;/keyword&gt;&lt;keyword&gt;Vegetables&lt;/keyword&gt;&lt;/keywords&gt;&lt;dates&gt;&lt;year&gt;2011&lt;/year&gt;&lt;pub-dates&gt;&lt;date&gt;Dec&lt;/date&gt;&lt;/pub-dates&gt;&lt;/dates&gt;&lt;isbn&gt;1475-2727 (Electronic)&amp;#xD;1368-9800 (Linking)&lt;/isbn&gt;&lt;accession-num&gt;22166184&lt;/accession-num&gt;&lt;urls&gt;&lt;related-urls&gt;&lt;url&gt;https://www.ncbi.nlm.nih.gov/pubmed/22166184&lt;/url&gt;&lt;/related-urls&gt;&lt;/urls&gt;&lt;electronic-resource-num&gt;10.1017/S1368980011002515&lt;/electronic-resource-num&gt;&lt;/record&gt;&lt;/Cite&gt;&lt;/EndNote&gt;</w:instrText>
            </w:r>
            <w:r w:rsidR="00C5466A" w:rsidRPr="000103F9">
              <w:rPr>
                <w:sz w:val="22"/>
                <w:szCs w:val="22"/>
              </w:rPr>
              <w:fldChar w:fldCharType="separate"/>
            </w:r>
            <w:r w:rsidR="00C5466A" w:rsidRPr="000103F9">
              <w:rPr>
                <w:noProof/>
                <w:sz w:val="22"/>
                <w:szCs w:val="22"/>
              </w:rPr>
              <w:t>[</w:t>
            </w:r>
            <w:hyperlink w:anchor="_ENREF_18" w:tooltip="Bach-Faig, 2011 #1096" w:history="1">
              <w:r w:rsidR="00C5466A" w:rsidRPr="000103F9">
                <w:rPr>
                  <w:noProof/>
                  <w:sz w:val="22"/>
                  <w:szCs w:val="22"/>
                </w:rPr>
                <w:t>18</w:t>
              </w:r>
            </w:hyperlink>
            <w:r w:rsidR="00C5466A" w:rsidRPr="000103F9">
              <w:rPr>
                <w:noProof/>
                <w:sz w:val="22"/>
                <w:szCs w:val="22"/>
              </w:rPr>
              <w:t>]</w:t>
            </w:r>
            <w:r w:rsidR="00C5466A" w:rsidRPr="000103F9">
              <w:rPr>
                <w:sz w:val="22"/>
                <w:szCs w:val="22"/>
              </w:rPr>
              <w:fldChar w:fldCharType="end"/>
            </w:r>
          </w:p>
        </w:tc>
        <w:tc>
          <w:tcPr>
            <w:tcW w:w="4678" w:type="dxa"/>
          </w:tcPr>
          <w:p w14:paraId="5E1B826A" w14:textId="40B4A2FD" w:rsidR="00DE4691" w:rsidRPr="005644F8" w:rsidRDefault="00DE4691" w:rsidP="00E9051D">
            <w:pPr>
              <w:jc w:val="center"/>
            </w:pPr>
            <w:r w:rsidRPr="005644F8">
              <w:t>Based on the new published Mediterranean diet pyramid</w:t>
            </w:r>
            <w:r w:rsidR="00C5466A">
              <w:t xml:space="preserve"> </w:t>
            </w:r>
            <w:r w:rsidR="00C5466A" w:rsidRPr="000103F9">
              <w:rPr>
                <w:sz w:val="22"/>
                <w:szCs w:val="22"/>
              </w:rPr>
              <w:fldChar w:fldCharType="begin"/>
            </w:r>
            <w:r w:rsidR="00C5466A" w:rsidRPr="000103F9">
              <w:rPr>
                <w:sz w:val="22"/>
                <w:szCs w:val="22"/>
              </w:rPr>
              <w:instrText xml:space="preserve"> ADDIN EN.CITE &lt;EndNote&gt;&lt;Cite&gt;&lt;Author&gt;Bach-Faig&lt;/Author&gt;&lt;Year&gt;2011&lt;/Year&gt;&lt;RecNum&gt;1096&lt;/RecNum&gt;&lt;DisplayText&gt;[18]&lt;/DisplayText&gt;&lt;record&gt;&lt;rec-number&gt;1096&lt;/rec-number&gt;&lt;foreign-keys&gt;&lt;key app="EN" db-id="pvzrvfvfc5aea3ed99rxvxa00xawr0earwap" timestamp="1510389671"&gt;1096&lt;/key&gt;&lt;/foreign-keys&gt;&lt;ref-type name="Journal Article"&gt;17&lt;/ref-type&gt;&lt;contributors&gt;&lt;authors&gt;&lt;author&gt;Bach-Faig, A.&lt;/author&gt;&lt;author&gt;Berry, E. M.&lt;/author&gt;&lt;author&gt;Lairon, D.&lt;/author&gt;&lt;author&gt;Reguant, J.&lt;/author&gt;&lt;author&gt;Trichopoulou, A.&lt;/author&gt;&lt;author&gt;Dernini, S.&lt;/author&gt;&lt;author&gt;Medina, F. X.&lt;/author&gt;&lt;author&gt;Battino, M.&lt;/author&gt;&lt;author&gt;Belahsen, R.&lt;/author&gt;&lt;author&gt;Miranda, G.&lt;/author&gt;&lt;author&gt;Serra-Majem, L.&lt;/author&gt;&lt;author&gt;Mediterranean Diet Foundation Expert, Group&lt;/author&gt;&lt;/authors&gt;&lt;/contributors&gt;&lt;auth-address&gt;Mediterranean Diet Foundation, Barcelona, Spain&lt;/auth-address&gt;&lt;titles&gt;&lt;title&gt;Mediterranean diet pyramid today. Science and cultural updates&lt;/title&gt;&lt;secondary-title&gt;Public Health Nutr&lt;/secondary-title&gt;&lt;/titles&gt;&lt;periodical&gt;&lt;full-title&gt;Public Health Nutr&lt;/full-title&gt;&lt;/periodical&gt;&lt;pages&gt;2274-84&lt;/pages&gt;&lt;volume&gt;14&lt;/volume&gt;&lt;number&gt;12A&lt;/number&gt;&lt;keywords&gt;&lt;keyword&gt;*Culture&lt;/keyword&gt;&lt;keyword&gt;Diet/*standards&lt;/keyword&gt;&lt;keyword&gt;*Diet, Mediterranean&lt;/keyword&gt;&lt;keyword&gt;Feeding Behavior&lt;/keyword&gt;&lt;keyword&gt;Fruit&lt;/keyword&gt;&lt;keyword&gt;Health Behavior&lt;/keyword&gt;&lt;keyword&gt;*Health Promotion&lt;/keyword&gt;&lt;keyword&gt;Humans&lt;/keyword&gt;&lt;keyword&gt;Life Style&lt;/keyword&gt;&lt;keyword&gt;Mediterranean Region&lt;/keyword&gt;&lt;keyword&gt;*Nutrition Policy&lt;/keyword&gt;&lt;keyword&gt;Obesity/prevention &amp;amp; control&lt;/keyword&gt;&lt;keyword&gt;Vegetables&lt;/keyword&gt;&lt;/keywords&gt;&lt;dates&gt;&lt;year&gt;2011&lt;/year&gt;&lt;pub-dates&gt;&lt;date&gt;Dec&lt;/date&gt;&lt;/pub-dates&gt;&lt;/dates&gt;&lt;isbn&gt;1475-2727 (Electronic)&amp;#xD;1368-9800 (Linking)&lt;/isbn&gt;&lt;accession-num&gt;22166184&lt;/accession-num&gt;&lt;urls&gt;&lt;related-urls&gt;&lt;url&gt;https://www.ncbi.nlm.nih.gov/pubmed/22166184&lt;/url&gt;&lt;/related-urls&gt;&lt;/urls&gt;&lt;electronic-resource-num&gt;10.1017/S1368980011002515&lt;/electronic-resource-num&gt;&lt;/record&gt;&lt;/Cite&gt;&lt;/EndNote&gt;</w:instrText>
            </w:r>
            <w:r w:rsidR="00C5466A" w:rsidRPr="000103F9">
              <w:rPr>
                <w:sz w:val="22"/>
                <w:szCs w:val="22"/>
              </w:rPr>
              <w:fldChar w:fldCharType="separate"/>
            </w:r>
            <w:r w:rsidR="00C5466A" w:rsidRPr="000103F9">
              <w:rPr>
                <w:noProof/>
                <w:sz w:val="22"/>
                <w:szCs w:val="22"/>
              </w:rPr>
              <w:t>[</w:t>
            </w:r>
            <w:hyperlink w:anchor="_ENREF_18" w:tooltip="Bach-Faig, 2011 #1096" w:history="1">
              <w:r w:rsidR="00C5466A" w:rsidRPr="000103F9">
                <w:rPr>
                  <w:noProof/>
                  <w:sz w:val="22"/>
                  <w:szCs w:val="22"/>
                </w:rPr>
                <w:t>18</w:t>
              </w:r>
            </w:hyperlink>
            <w:r w:rsidR="00C5466A" w:rsidRPr="000103F9">
              <w:rPr>
                <w:noProof/>
                <w:sz w:val="22"/>
                <w:szCs w:val="22"/>
              </w:rPr>
              <w:t>]</w:t>
            </w:r>
            <w:r w:rsidR="00C5466A" w:rsidRPr="000103F9">
              <w:rPr>
                <w:sz w:val="22"/>
                <w:szCs w:val="22"/>
              </w:rPr>
              <w:fldChar w:fldCharType="end"/>
            </w:r>
          </w:p>
        </w:tc>
      </w:tr>
    </w:tbl>
    <w:p w14:paraId="6BC35D35" w14:textId="77777777" w:rsidR="00DE4691" w:rsidRPr="00371993" w:rsidRDefault="00DE4691" w:rsidP="0061291D">
      <w:pPr>
        <w:spacing w:line="276" w:lineRule="auto"/>
        <w:jc w:val="both"/>
        <w:rPr>
          <w:color w:val="000000"/>
          <w:sz w:val="22"/>
          <w:szCs w:val="22"/>
        </w:rPr>
      </w:pPr>
    </w:p>
    <w:p w14:paraId="016024C2" w14:textId="1C83B69A" w:rsidR="00B023EB" w:rsidRDefault="00B023EB" w:rsidP="0061291D">
      <w:r>
        <w:br w:type="page"/>
      </w:r>
    </w:p>
    <w:p w14:paraId="206AFD73" w14:textId="0F2CA69A" w:rsidR="001E307D" w:rsidRPr="00371993" w:rsidRDefault="001E307D" w:rsidP="001E307D">
      <w:pPr>
        <w:spacing w:line="276" w:lineRule="auto"/>
        <w:jc w:val="both"/>
      </w:pPr>
    </w:p>
    <w:tbl>
      <w:tblPr>
        <w:tblW w:w="1450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85"/>
        <w:gridCol w:w="1448"/>
        <w:gridCol w:w="1347"/>
        <w:gridCol w:w="1387"/>
        <w:gridCol w:w="1191"/>
        <w:gridCol w:w="9"/>
        <w:gridCol w:w="1255"/>
        <w:gridCol w:w="9"/>
        <w:gridCol w:w="1391"/>
        <w:gridCol w:w="837"/>
        <w:gridCol w:w="2129"/>
        <w:gridCol w:w="9"/>
        <w:gridCol w:w="1989"/>
        <w:gridCol w:w="17"/>
      </w:tblGrid>
      <w:tr w:rsidR="001E307D" w:rsidRPr="00371993" w14:paraId="1EF9F095" w14:textId="77777777" w:rsidTr="00B023EB">
        <w:trPr>
          <w:jc w:val="center"/>
        </w:trPr>
        <w:tc>
          <w:tcPr>
            <w:tcW w:w="14503" w:type="dxa"/>
            <w:gridSpan w:val="14"/>
            <w:shd w:val="clear" w:color="auto" w:fill="auto"/>
            <w:vAlign w:val="center"/>
          </w:tcPr>
          <w:p w14:paraId="4389F7F3" w14:textId="5CAE260F" w:rsidR="001E307D" w:rsidRPr="00371993" w:rsidRDefault="001E307D" w:rsidP="00B023EB">
            <w:pPr>
              <w:spacing w:line="276" w:lineRule="auto"/>
              <w:jc w:val="both"/>
            </w:pPr>
            <w:r w:rsidRPr="00371993">
              <w:br w:type="page"/>
            </w:r>
            <w:proofErr w:type="spellStart"/>
            <w:r w:rsidR="00B23D4C">
              <w:rPr>
                <w:b/>
                <w:color w:val="000000"/>
              </w:rPr>
              <w:t>eTable</w:t>
            </w:r>
            <w:proofErr w:type="spellEnd"/>
            <w:r w:rsidR="00B23D4C">
              <w:rPr>
                <w:b/>
                <w:color w:val="000000"/>
              </w:rPr>
              <w:t xml:space="preserve"> 4</w:t>
            </w:r>
            <w:r w:rsidRPr="00371993">
              <w:rPr>
                <w:b/>
                <w:color w:val="000000"/>
              </w:rPr>
              <w:t xml:space="preserve">S: </w:t>
            </w:r>
            <w:r w:rsidRPr="00371993">
              <w:rPr>
                <w:b/>
                <w:color w:val="000000"/>
                <w:lang w:eastAsia="en-US"/>
              </w:rPr>
              <w:t>Food groups consumption in</w:t>
            </w:r>
            <w:r w:rsidRPr="00371993">
              <w:rPr>
                <w:b/>
                <w:sz w:val="22"/>
                <w:szCs w:val="22"/>
              </w:rPr>
              <w:t xml:space="preserve"> the intention to treat population</w:t>
            </w:r>
            <w:r w:rsidRPr="00371993">
              <w:rPr>
                <w:b/>
                <w:color w:val="000000"/>
                <w:lang w:eastAsia="en-US"/>
              </w:rPr>
              <w:t>.</w:t>
            </w:r>
          </w:p>
        </w:tc>
      </w:tr>
      <w:tr w:rsidR="001E307D" w:rsidRPr="00371993" w14:paraId="0A857F79" w14:textId="77777777" w:rsidTr="00D41D11">
        <w:trPr>
          <w:gridAfter w:val="1"/>
          <w:wAfter w:w="17" w:type="dxa"/>
          <w:trHeight w:val="1182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758F4CA8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</w:p>
        </w:tc>
        <w:tc>
          <w:tcPr>
            <w:tcW w:w="2795" w:type="dxa"/>
            <w:gridSpan w:val="2"/>
            <w:shd w:val="clear" w:color="auto" w:fill="auto"/>
            <w:vAlign w:val="center"/>
          </w:tcPr>
          <w:p w14:paraId="157CC2A5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color w:val="000000"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Control group</w:t>
            </w:r>
          </w:p>
          <w:p w14:paraId="6E43DFEC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color w:val="000000"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(CG)</w:t>
            </w:r>
          </w:p>
          <w:p w14:paraId="3CF2527A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color w:val="000000"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(n=21)</w:t>
            </w:r>
          </w:p>
        </w:tc>
        <w:tc>
          <w:tcPr>
            <w:tcW w:w="2578" w:type="dxa"/>
            <w:gridSpan w:val="2"/>
            <w:shd w:val="clear" w:color="auto" w:fill="auto"/>
            <w:vAlign w:val="center"/>
          </w:tcPr>
          <w:p w14:paraId="3752E1F8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color w:val="000000"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Mediterranean diet</w:t>
            </w:r>
          </w:p>
          <w:p w14:paraId="01B3C429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group (MDG)</w:t>
            </w:r>
          </w:p>
          <w:p w14:paraId="6878FCEF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color w:val="000000"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(n=21)</w:t>
            </w:r>
          </w:p>
        </w:tc>
        <w:tc>
          <w:tcPr>
            <w:tcW w:w="2664" w:type="dxa"/>
            <w:gridSpan w:val="4"/>
            <w:shd w:val="clear" w:color="auto" w:fill="auto"/>
            <w:vAlign w:val="center"/>
          </w:tcPr>
          <w:p w14:paraId="048C44D5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color w:val="000000"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Mediterranean lifestyle group (MLG)</w:t>
            </w:r>
          </w:p>
          <w:p w14:paraId="143947FE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color w:val="000000"/>
                <w:sz w:val="22"/>
                <w:szCs w:val="22"/>
              </w:rPr>
            </w:pPr>
            <w:r w:rsidRPr="00371993">
              <w:rPr>
                <w:b/>
                <w:color w:val="000000"/>
                <w:sz w:val="22"/>
                <w:szCs w:val="22"/>
              </w:rPr>
              <w:t>(n=21)</w:t>
            </w:r>
          </w:p>
        </w:tc>
        <w:tc>
          <w:tcPr>
            <w:tcW w:w="837" w:type="dxa"/>
            <w:vMerge w:val="restart"/>
            <w:vAlign w:val="center"/>
          </w:tcPr>
          <w:p w14:paraId="748B9FFB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P^</w:t>
            </w:r>
          </w:p>
        </w:tc>
        <w:tc>
          <w:tcPr>
            <w:tcW w:w="2129" w:type="dxa"/>
            <w:vMerge w:val="restart"/>
            <w:shd w:val="clear" w:color="auto" w:fill="auto"/>
            <w:vAlign w:val="center"/>
          </w:tcPr>
          <w:p w14:paraId="2B854FAE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Adjusted difference</w:t>
            </w:r>
          </w:p>
          <w:p w14:paraId="344E847A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(95% CI)</w:t>
            </w:r>
          </w:p>
          <w:p w14:paraId="433D13FD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 xml:space="preserve">MDG vs. CG </w:t>
            </w:r>
          </w:p>
        </w:tc>
        <w:tc>
          <w:tcPr>
            <w:tcW w:w="1998" w:type="dxa"/>
            <w:gridSpan w:val="2"/>
            <w:vMerge w:val="restart"/>
            <w:shd w:val="clear" w:color="auto" w:fill="auto"/>
            <w:vAlign w:val="center"/>
          </w:tcPr>
          <w:p w14:paraId="19349852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Adjusted difference</w:t>
            </w:r>
          </w:p>
          <w:p w14:paraId="11C4393D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(95% CI)</w:t>
            </w:r>
          </w:p>
          <w:p w14:paraId="2FD49C86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MLG vs. CG</w:t>
            </w:r>
          </w:p>
        </w:tc>
      </w:tr>
      <w:tr w:rsidR="001E307D" w:rsidRPr="00371993" w14:paraId="12EE1C3F" w14:textId="77777777" w:rsidTr="00D41D11">
        <w:trPr>
          <w:gridAfter w:val="1"/>
          <w:wAfter w:w="17" w:type="dxa"/>
          <w:trHeight w:val="468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3E7800AD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</w:p>
        </w:tc>
        <w:tc>
          <w:tcPr>
            <w:tcW w:w="1448" w:type="dxa"/>
            <w:shd w:val="clear" w:color="auto" w:fill="auto"/>
            <w:vAlign w:val="center"/>
          </w:tcPr>
          <w:p w14:paraId="1CBEBDC6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Baseline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5C830EFF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6 months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2AE34413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Baseline</w:t>
            </w:r>
          </w:p>
        </w:tc>
        <w:tc>
          <w:tcPr>
            <w:tcW w:w="1191" w:type="dxa"/>
            <w:shd w:val="clear" w:color="auto" w:fill="auto"/>
            <w:vAlign w:val="center"/>
          </w:tcPr>
          <w:p w14:paraId="6BB754E8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6 months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73413779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Baseline</w:t>
            </w:r>
          </w:p>
        </w:tc>
        <w:tc>
          <w:tcPr>
            <w:tcW w:w="1400" w:type="dxa"/>
            <w:gridSpan w:val="2"/>
            <w:shd w:val="clear" w:color="auto" w:fill="auto"/>
            <w:vAlign w:val="center"/>
          </w:tcPr>
          <w:p w14:paraId="27FA0C14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6 months</w:t>
            </w:r>
          </w:p>
        </w:tc>
        <w:tc>
          <w:tcPr>
            <w:tcW w:w="837" w:type="dxa"/>
            <w:vMerge/>
            <w:vAlign w:val="center"/>
          </w:tcPr>
          <w:p w14:paraId="3EAE1D21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</w:p>
        </w:tc>
        <w:tc>
          <w:tcPr>
            <w:tcW w:w="2129" w:type="dxa"/>
            <w:vMerge/>
            <w:shd w:val="clear" w:color="auto" w:fill="auto"/>
            <w:vAlign w:val="center"/>
          </w:tcPr>
          <w:p w14:paraId="38A047DE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</w:p>
        </w:tc>
        <w:tc>
          <w:tcPr>
            <w:tcW w:w="1998" w:type="dxa"/>
            <w:gridSpan w:val="2"/>
            <w:vMerge/>
            <w:shd w:val="clear" w:color="auto" w:fill="auto"/>
            <w:vAlign w:val="center"/>
          </w:tcPr>
          <w:p w14:paraId="77F1D10F" w14:textId="77777777" w:rsidR="001E307D" w:rsidRPr="00371993" w:rsidRDefault="001E307D" w:rsidP="00B023EB">
            <w:pPr>
              <w:spacing w:line="360" w:lineRule="auto"/>
              <w:jc w:val="both"/>
              <w:rPr>
                <w:b/>
                <w:sz w:val="22"/>
                <w:szCs w:val="22"/>
              </w:rPr>
            </w:pPr>
          </w:p>
        </w:tc>
      </w:tr>
      <w:tr w:rsidR="00D41D11" w:rsidRPr="00371993" w14:paraId="2C822F19" w14:textId="77777777" w:rsidTr="00D41D11">
        <w:trPr>
          <w:trHeight w:val="593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53BE50A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Non-refined cereals 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472950F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73</w:t>
            </w:r>
          </w:p>
          <w:p w14:paraId="1712F67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-1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4D85B63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56 </w:t>
            </w:r>
          </w:p>
          <w:p w14:paraId="1DACB31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8-1.1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055FB2B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49</w:t>
            </w:r>
          </w:p>
          <w:p w14:paraId="435871F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4-2.5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33182BB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4.6 </w:t>
            </w:r>
          </w:p>
          <w:p w14:paraId="41525E1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2.5-5.0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0FF0FBF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75</w:t>
            </w:r>
          </w:p>
          <w:p w14:paraId="2AFFEC0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8-3.4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370DCD10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4.6 </w:t>
            </w:r>
          </w:p>
          <w:p w14:paraId="2780AB7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4.3-4.9)</w:t>
            </w:r>
          </w:p>
        </w:tc>
        <w:tc>
          <w:tcPr>
            <w:tcW w:w="837" w:type="dxa"/>
            <w:vAlign w:val="center"/>
          </w:tcPr>
          <w:p w14:paraId="0E3EC71B" w14:textId="743F6525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&lt;0.001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1969063E" w14:textId="1E5D08F7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6.79 (2.69, 17, 13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6D212B2C" w14:textId="5EED7BA2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8.21 (3.25, 20.73)</w:t>
            </w:r>
          </w:p>
        </w:tc>
      </w:tr>
      <w:tr w:rsidR="00D41D11" w:rsidRPr="00371993" w14:paraId="3C984EC5" w14:textId="77777777" w:rsidTr="00D41D11">
        <w:trPr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19558C2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Refined-cereals 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01EE853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5.5</w:t>
            </w:r>
          </w:p>
          <w:p w14:paraId="367A638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3.2-6.9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1049213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5.6 </w:t>
            </w:r>
          </w:p>
          <w:p w14:paraId="608D00E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3.2-7.0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1C69167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5.4</w:t>
            </w:r>
          </w:p>
          <w:p w14:paraId="068F4D3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2.2-7.1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4292E29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4 </w:t>
            </w:r>
          </w:p>
          <w:p w14:paraId="180CAFD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1-2.7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39C2F99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3.3 </w:t>
            </w:r>
          </w:p>
          <w:p w14:paraId="07EED77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2.5-5.6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70CC215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8 </w:t>
            </w:r>
          </w:p>
          <w:p w14:paraId="6227897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2-2.7)</w:t>
            </w:r>
          </w:p>
        </w:tc>
        <w:tc>
          <w:tcPr>
            <w:tcW w:w="837" w:type="dxa"/>
            <w:vAlign w:val="center"/>
          </w:tcPr>
          <w:p w14:paraId="21D0FD63" w14:textId="209F11D0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&lt;0.001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69957510" w14:textId="4F14F120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-0.39 (-0.25, -0.63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25B8C633" w14:textId="0CBBBC85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-0.36 (-0.23, -0.59)</w:t>
            </w:r>
          </w:p>
        </w:tc>
      </w:tr>
      <w:tr w:rsidR="00D41D11" w:rsidRPr="00371993" w14:paraId="071145A5" w14:textId="77777777" w:rsidTr="00D41D11">
        <w:trPr>
          <w:trHeight w:val="706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3A12B6E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Potatoes 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7AFFA5D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26</w:t>
            </w:r>
          </w:p>
          <w:p w14:paraId="3C8B095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12-0.6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3CF24AC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64</w:t>
            </w:r>
          </w:p>
          <w:p w14:paraId="362AF3D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0.74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28D9EA4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26</w:t>
            </w:r>
          </w:p>
          <w:p w14:paraId="4AFE92B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0.52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234E80C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21 </w:t>
            </w:r>
          </w:p>
          <w:p w14:paraId="15AED1B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7-0.3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6EAF621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26</w:t>
            </w:r>
          </w:p>
          <w:p w14:paraId="59540B8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0.3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084B83A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21</w:t>
            </w:r>
          </w:p>
          <w:p w14:paraId="540755D1" w14:textId="77777777" w:rsidR="00D41D11" w:rsidRPr="00371993" w:rsidRDefault="00D41D11" w:rsidP="00B023EB">
            <w:pPr>
              <w:spacing w:before="40" w:after="40"/>
              <w:jc w:val="both"/>
              <w:rPr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7-0.26)</w:t>
            </w:r>
          </w:p>
        </w:tc>
        <w:tc>
          <w:tcPr>
            <w:tcW w:w="837" w:type="dxa"/>
            <w:vAlign w:val="center"/>
          </w:tcPr>
          <w:p w14:paraId="38742830" w14:textId="29C565F0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&lt;</w:t>
            </w:r>
            <w:r w:rsidRPr="00371993">
              <w:rPr>
                <w:b/>
                <w:sz w:val="22"/>
                <w:szCs w:val="22"/>
              </w:rPr>
              <w:t>0.001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5B369D8A" w14:textId="1CAAE03C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-0.45 (-0.24, -0.84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5946AABF" w14:textId="7782D12A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-0.39 (-0.21, -0.72)</w:t>
            </w:r>
          </w:p>
        </w:tc>
      </w:tr>
      <w:tr w:rsidR="00D41D11" w:rsidRPr="00371993" w14:paraId="7C81F734" w14:textId="77777777" w:rsidTr="00D41D11">
        <w:trPr>
          <w:trHeight w:val="6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3CA97FC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Fruit </w:t>
            </w:r>
          </w:p>
          <w:p w14:paraId="4D975E3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43063FE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06</w:t>
            </w:r>
          </w:p>
          <w:p w14:paraId="61CEEF5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7-2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5AC0B5B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28</w:t>
            </w:r>
          </w:p>
          <w:p w14:paraId="2E07466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7-3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6823D37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49</w:t>
            </w:r>
          </w:p>
          <w:p w14:paraId="4174B9C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7-2.5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3608B61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3.13</w:t>
            </w:r>
          </w:p>
          <w:p w14:paraId="073DF77C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2-3.6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6F4BF7D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78</w:t>
            </w:r>
          </w:p>
          <w:p w14:paraId="506F918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3-2.7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632EB84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.64</w:t>
            </w:r>
          </w:p>
          <w:p w14:paraId="1260DD5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2.3-3.7)</w:t>
            </w:r>
          </w:p>
        </w:tc>
        <w:tc>
          <w:tcPr>
            <w:tcW w:w="837" w:type="dxa"/>
            <w:vAlign w:val="center"/>
          </w:tcPr>
          <w:p w14:paraId="2917AF51" w14:textId="2363455D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&lt;0.001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0CAD7B10" w14:textId="77CC6982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2.56 (1.6, 4.1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7656D6F9" w14:textId="14249C45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2.0 (1.2, 3.27)</w:t>
            </w:r>
          </w:p>
        </w:tc>
      </w:tr>
      <w:tr w:rsidR="00D41D11" w:rsidRPr="00371993" w14:paraId="5165E86C" w14:textId="77777777" w:rsidTr="00D41D11">
        <w:trPr>
          <w:trHeight w:val="510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20F583B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Vegetables</w:t>
            </w:r>
          </w:p>
          <w:p w14:paraId="05CA1C9C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35B8311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.01</w:t>
            </w:r>
          </w:p>
          <w:p w14:paraId="763FFD7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4-2.5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0FEBD4B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.38</w:t>
            </w:r>
          </w:p>
          <w:p w14:paraId="654B339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7-3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1106DE8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59</w:t>
            </w:r>
          </w:p>
          <w:p w14:paraId="4F94B7F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4-2.1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17634CE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.66</w:t>
            </w:r>
          </w:p>
          <w:p w14:paraId="578A64F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2-3.6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7350BEF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98</w:t>
            </w:r>
          </w:p>
          <w:p w14:paraId="7BBAABA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5-2.5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4358CA4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.72</w:t>
            </w:r>
          </w:p>
          <w:p w14:paraId="4054520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2.3-3)</w:t>
            </w:r>
          </w:p>
        </w:tc>
        <w:tc>
          <w:tcPr>
            <w:tcW w:w="837" w:type="dxa"/>
            <w:vAlign w:val="center"/>
          </w:tcPr>
          <w:p w14:paraId="7DDB4FF2" w14:textId="1900CE84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EC1A84">
              <w:rPr>
                <w:b/>
                <w:sz w:val="22"/>
                <w:szCs w:val="22"/>
              </w:rPr>
              <w:t>0.006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6196F7B7" w14:textId="373C5418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1.4 (1.07, 1.88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77AA0A9C" w14:textId="75471F2C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1.36 (1.02, 1.8)</w:t>
            </w:r>
          </w:p>
        </w:tc>
      </w:tr>
      <w:tr w:rsidR="00D41D11" w:rsidRPr="00371993" w14:paraId="3D3D369A" w14:textId="77777777" w:rsidTr="00D41D11">
        <w:trPr>
          <w:trHeight w:val="509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4D926AD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Legumes</w:t>
            </w:r>
          </w:p>
          <w:p w14:paraId="0519EB1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4E5C862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52</w:t>
            </w:r>
          </w:p>
          <w:p w14:paraId="4E946EB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17-0.52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2F688B2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52 </w:t>
            </w:r>
          </w:p>
          <w:p w14:paraId="58AEDF6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17-0.53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47BD983C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52</w:t>
            </w:r>
          </w:p>
          <w:p w14:paraId="4F860E8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2-0.52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64E793D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52</w:t>
            </w:r>
          </w:p>
          <w:p w14:paraId="231EF67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3-0.5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75E32EB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51</w:t>
            </w:r>
          </w:p>
          <w:p w14:paraId="2785093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-0.5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35C03750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66</w:t>
            </w:r>
          </w:p>
          <w:p w14:paraId="2A16BCD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2-0.52)</w:t>
            </w:r>
          </w:p>
        </w:tc>
        <w:tc>
          <w:tcPr>
            <w:tcW w:w="837" w:type="dxa"/>
            <w:vAlign w:val="center"/>
          </w:tcPr>
          <w:p w14:paraId="4557A0EE" w14:textId="0D55020A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C1A84">
              <w:rPr>
                <w:sz w:val="22"/>
                <w:szCs w:val="22"/>
              </w:rPr>
              <w:t>0.20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4DC5AAF8" w14:textId="42888268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1.01 (-0.66, 1.55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333CC423" w14:textId="71734857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1.31 (-0.85, 2.03)</w:t>
            </w:r>
          </w:p>
        </w:tc>
      </w:tr>
      <w:tr w:rsidR="00D41D11" w:rsidRPr="00371993" w14:paraId="79B266EE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70647B2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Fish</w:t>
            </w:r>
          </w:p>
          <w:p w14:paraId="59D54C6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66E0DEF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7</w:t>
            </w:r>
          </w:p>
          <w:p w14:paraId="5BD6718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3-0.9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4CCD88E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7</w:t>
            </w:r>
          </w:p>
          <w:p w14:paraId="0408F4DC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3-0.9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66A65C9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52</w:t>
            </w:r>
          </w:p>
          <w:p w14:paraId="173AB6F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3-0.9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4289FEB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87 </w:t>
            </w:r>
          </w:p>
          <w:p w14:paraId="42FD9C4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-1.1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16613BE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70</w:t>
            </w:r>
          </w:p>
          <w:p w14:paraId="2B445DF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-0.9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78D5C46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87</w:t>
            </w:r>
          </w:p>
          <w:p w14:paraId="3BDC0D3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61-1.22)</w:t>
            </w:r>
          </w:p>
        </w:tc>
        <w:tc>
          <w:tcPr>
            <w:tcW w:w="837" w:type="dxa"/>
            <w:vAlign w:val="center"/>
          </w:tcPr>
          <w:p w14:paraId="03F4BFFF" w14:textId="6FD1CAF2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EC1A84">
              <w:rPr>
                <w:b/>
                <w:sz w:val="22"/>
                <w:szCs w:val="22"/>
              </w:rPr>
              <w:t>0.0</w:t>
            </w:r>
            <w:r>
              <w:rPr>
                <w:b/>
                <w:sz w:val="22"/>
                <w:szCs w:val="22"/>
              </w:rPr>
              <w:t>18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5F763D27" w14:textId="30645017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1.17 (-0.79, 1.74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5614DEC1" w14:textId="1529C93B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1.57 (1.07, 2.32)</w:t>
            </w:r>
          </w:p>
        </w:tc>
      </w:tr>
      <w:tr w:rsidR="00D41D11" w:rsidRPr="00371993" w14:paraId="6B74208B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4C23A9F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Red meat</w:t>
            </w:r>
          </w:p>
          <w:p w14:paraId="0F3CBCD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2825D9A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45 </w:t>
            </w:r>
          </w:p>
          <w:p w14:paraId="4F1BA91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7-1.7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7331E35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29</w:t>
            </w:r>
          </w:p>
          <w:p w14:paraId="5BEC601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98-1.5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162F558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64 </w:t>
            </w:r>
          </w:p>
          <w:p w14:paraId="30F2047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1-2.0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4FA17DC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66</w:t>
            </w:r>
          </w:p>
          <w:p w14:paraId="0163188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-1.3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51AFE53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.12</w:t>
            </w:r>
          </w:p>
          <w:p w14:paraId="63F8DBA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94-1.4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5D0F59D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59</w:t>
            </w:r>
          </w:p>
          <w:p w14:paraId="30F6E54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3-0.8)</w:t>
            </w:r>
          </w:p>
        </w:tc>
        <w:tc>
          <w:tcPr>
            <w:tcW w:w="837" w:type="dxa"/>
            <w:vAlign w:val="center"/>
          </w:tcPr>
          <w:p w14:paraId="0AC6898C" w14:textId="16AF2169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0.00</w:t>
            </w:r>
            <w:r>
              <w:rPr>
                <w:b/>
                <w:sz w:val="22"/>
                <w:szCs w:val="22"/>
              </w:rPr>
              <w:t>1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7D976E89" w14:textId="65FC2B00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-0.59 (-0.37, -0.94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35788431" w14:textId="302E63B4" w:rsidR="00D41D11" w:rsidRPr="00E9051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E9051D">
              <w:rPr>
                <w:b/>
                <w:sz w:val="22"/>
                <w:szCs w:val="22"/>
              </w:rPr>
              <w:t>-0.50 (-0.31, -0.8)</w:t>
            </w:r>
          </w:p>
        </w:tc>
      </w:tr>
      <w:tr w:rsidR="00D41D11" w:rsidRPr="00371993" w14:paraId="0474B2CA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61115F0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lastRenderedPageBreak/>
              <w:t>Poultry 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72780E3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52 </w:t>
            </w:r>
          </w:p>
          <w:p w14:paraId="02C689C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2-1.60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159FA46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52 </w:t>
            </w:r>
          </w:p>
          <w:p w14:paraId="2873D85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2-1.60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7F3F844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52 </w:t>
            </w:r>
          </w:p>
          <w:p w14:paraId="42C28F9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2-0.52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3D0BF1D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52 </w:t>
            </w:r>
          </w:p>
          <w:p w14:paraId="0E4AB33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52-1.06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62C9BEC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62 </w:t>
            </w:r>
          </w:p>
          <w:p w14:paraId="70A815C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17-0.52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7B5781EC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52</w:t>
            </w:r>
          </w:p>
          <w:p w14:paraId="672041D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 (0.52-0.52)</w:t>
            </w:r>
          </w:p>
        </w:tc>
        <w:tc>
          <w:tcPr>
            <w:tcW w:w="837" w:type="dxa"/>
            <w:vAlign w:val="center"/>
          </w:tcPr>
          <w:p w14:paraId="5B8A4F09" w14:textId="053B5AC4" w:rsidR="00D41D11" w:rsidRPr="00371993" w:rsidRDefault="00D41D11" w:rsidP="00B023EB">
            <w:pPr>
              <w:jc w:val="both"/>
              <w:rPr>
                <w:sz w:val="22"/>
                <w:szCs w:val="22"/>
              </w:rPr>
            </w:pPr>
            <w:r w:rsidRPr="00371993">
              <w:rPr>
                <w:sz w:val="22"/>
                <w:szCs w:val="22"/>
              </w:rPr>
              <w:t>0.9</w:t>
            </w:r>
            <w:r>
              <w:rPr>
                <w:sz w:val="22"/>
                <w:szCs w:val="22"/>
              </w:rPr>
              <w:t>0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6406F11F" w14:textId="48AB797B" w:rsidR="00D41D11" w:rsidRPr="00371993" w:rsidRDefault="00D41D11" w:rsidP="00B023EB">
            <w:pPr>
              <w:jc w:val="both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-0.94 (-0.59, 1.49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795D1ED4" w14:textId="07619826" w:rsidR="00D41D11" w:rsidRPr="00371993" w:rsidRDefault="00D41D11" w:rsidP="00B023EB">
            <w:pPr>
              <w:jc w:val="both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-0.92 (-0.56, 1.5)</w:t>
            </w:r>
          </w:p>
        </w:tc>
      </w:tr>
      <w:tr w:rsidR="00D41D11" w:rsidRPr="00371993" w14:paraId="77D761DF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0BFBA7F5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Full-fat dairy</w:t>
            </w:r>
          </w:p>
          <w:p w14:paraId="50671ACD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1E7BF82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28 </w:t>
            </w:r>
          </w:p>
          <w:p w14:paraId="14EC97B0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46-2.5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5383FD6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28 </w:t>
            </w:r>
          </w:p>
          <w:p w14:paraId="099D105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64-1.8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6987BA3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49 </w:t>
            </w:r>
          </w:p>
          <w:p w14:paraId="17005C3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1-2.2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03DEDB0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85 </w:t>
            </w:r>
          </w:p>
          <w:p w14:paraId="1785CA6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4-1.4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02B38F7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85 </w:t>
            </w:r>
          </w:p>
          <w:p w14:paraId="3D948AB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49-1.8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069AACA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64 </w:t>
            </w:r>
          </w:p>
          <w:p w14:paraId="76DE848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1)</w:t>
            </w:r>
          </w:p>
        </w:tc>
        <w:tc>
          <w:tcPr>
            <w:tcW w:w="837" w:type="dxa"/>
            <w:vAlign w:val="center"/>
          </w:tcPr>
          <w:p w14:paraId="518EB3D6" w14:textId="0C8A4805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71993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10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6A960A8E" w14:textId="57262CE7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-0.61 (-0.3, 1.21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191FE66B" w14:textId="75BA9454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-0.58 (-0.29, 1.15)</w:t>
            </w:r>
          </w:p>
        </w:tc>
      </w:tr>
      <w:tr w:rsidR="00D41D11" w:rsidRPr="00371993" w14:paraId="63D581AA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1CD2A166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Nuts</w:t>
            </w:r>
          </w:p>
          <w:p w14:paraId="5786836B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5E6C970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07</w:t>
            </w:r>
          </w:p>
          <w:p w14:paraId="06E9FA3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4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5931360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07</w:t>
            </w:r>
          </w:p>
          <w:p w14:paraId="4FF24B70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4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1D44D790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07</w:t>
            </w:r>
          </w:p>
          <w:p w14:paraId="750E7AE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21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478E476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64</w:t>
            </w:r>
          </w:p>
          <w:p w14:paraId="3856704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1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671DDAD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07</w:t>
            </w:r>
          </w:p>
          <w:p w14:paraId="7F61206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3-0.21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4C25E9E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64</w:t>
            </w:r>
          </w:p>
          <w:p w14:paraId="658A7FB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0.82)</w:t>
            </w:r>
          </w:p>
        </w:tc>
        <w:tc>
          <w:tcPr>
            <w:tcW w:w="837" w:type="dxa"/>
            <w:vAlign w:val="center"/>
          </w:tcPr>
          <w:p w14:paraId="0D521F38" w14:textId="5846AFF0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0.00</w:t>
            </w:r>
            <w:r>
              <w:rPr>
                <w:b/>
                <w:sz w:val="22"/>
                <w:szCs w:val="22"/>
              </w:rPr>
              <w:t>9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2284605E" w14:textId="4BCCC358" w:rsidR="00D41D11" w:rsidRPr="00C9777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C9777D">
              <w:rPr>
                <w:b/>
                <w:sz w:val="22"/>
                <w:szCs w:val="22"/>
              </w:rPr>
              <w:t>3.47 (1.29, 9.3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4B71B264" w14:textId="7B99AF0D" w:rsidR="00D41D11" w:rsidRPr="00F54E9F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F54E9F">
              <w:rPr>
                <w:b/>
                <w:sz w:val="22"/>
                <w:szCs w:val="22"/>
              </w:rPr>
              <w:t>2.51 (-0.96, 6.53)</w:t>
            </w:r>
          </w:p>
        </w:tc>
      </w:tr>
      <w:tr w:rsidR="00D41D11" w:rsidRPr="00371993" w14:paraId="0F56023F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10DC40B6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Alcohol</w:t>
            </w:r>
          </w:p>
          <w:p w14:paraId="6CAB3372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7EE1987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07</w:t>
            </w:r>
          </w:p>
          <w:p w14:paraId="2FA4122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53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445A6B0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21</w:t>
            </w:r>
          </w:p>
          <w:p w14:paraId="5BC85F6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6-0.63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3100E24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14</w:t>
            </w:r>
          </w:p>
          <w:p w14:paraId="09F5EBA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3-0.56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3A5D428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14</w:t>
            </w:r>
          </w:p>
          <w:p w14:paraId="26CEE48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35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6A20F510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21</w:t>
            </w:r>
          </w:p>
          <w:p w14:paraId="0D665C9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3-0.45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2AFB481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14</w:t>
            </w:r>
          </w:p>
          <w:p w14:paraId="0509E43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7-0.28)</w:t>
            </w:r>
          </w:p>
        </w:tc>
        <w:tc>
          <w:tcPr>
            <w:tcW w:w="837" w:type="dxa"/>
            <w:vAlign w:val="center"/>
          </w:tcPr>
          <w:p w14:paraId="6784D27E" w14:textId="3AD7C1E0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71993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10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6D8C14AC" w14:textId="5BA60CEB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0.65 (-0.32, 1.3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3201EFB7" w14:textId="1EB6F482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0.55 (-0.28, 1.10)</w:t>
            </w:r>
          </w:p>
        </w:tc>
      </w:tr>
      <w:tr w:rsidR="00D41D11" w:rsidRPr="00371993" w14:paraId="22A33C1D" w14:textId="77777777" w:rsidTr="00D41D11">
        <w:trPr>
          <w:trHeight w:val="608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71A0D84A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Coffee </w:t>
            </w:r>
          </w:p>
          <w:p w14:paraId="429691EF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times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25694BD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</w:t>
            </w:r>
          </w:p>
          <w:p w14:paraId="538EBAD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.1-2.6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25A388A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</w:t>
            </w:r>
          </w:p>
          <w:p w14:paraId="0DBD41E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-3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30955A30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</w:t>
            </w:r>
          </w:p>
          <w:p w14:paraId="6CB1AA2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6-2.0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76DA1F7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</w:t>
            </w:r>
          </w:p>
          <w:p w14:paraId="28F51A9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-2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5E09623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</w:t>
            </w:r>
          </w:p>
          <w:p w14:paraId="290A295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8-2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05E068B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</w:t>
            </w:r>
          </w:p>
          <w:p w14:paraId="0D1CF45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1-2)</w:t>
            </w:r>
          </w:p>
        </w:tc>
        <w:tc>
          <w:tcPr>
            <w:tcW w:w="837" w:type="dxa"/>
            <w:vAlign w:val="center"/>
          </w:tcPr>
          <w:p w14:paraId="2AD7781E" w14:textId="7CEE2196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90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2727D2B1" w14:textId="40D4A9E4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1.06 (-0.76, 1.49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3DCAA831" w14:textId="762BA44C" w:rsidR="00D41D11" w:rsidRPr="00371993" w:rsidRDefault="00D41D11" w:rsidP="00D41D11">
            <w:pPr>
              <w:jc w:val="center"/>
              <w:rPr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1.04 (-0.75, 1.43)</w:t>
            </w:r>
          </w:p>
        </w:tc>
      </w:tr>
      <w:tr w:rsidR="00D41D11" w:rsidRPr="00371993" w14:paraId="6501ACEE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6B45F5FB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Sugary soft drinks 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75FA890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</w:t>
            </w:r>
          </w:p>
          <w:p w14:paraId="2767D2A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04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5508DC9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25</w:t>
            </w:r>
          </w:p>
          <w:p w14:paraId="5003156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53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2158B8A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</w:t>
            </w:r>
          </w:p>
          <w:p w14:paraId="63B0CD4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18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10BF611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</w:t>
            </w:r>
          </w:p>
          <w:p w14:paraId="18FBF8A9" w14:textId="77777777" w:rsidR="00D41D11" w:rsidRPr="00371993" w:rsidRDefault="00D41D11" w:rsidP="00B023EB">
            <w:pPr>
              <w:spacing w:before="40" w:after="40"/>
              <w:ind w:left="-112" w:right="-104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04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157F2E4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09</w:t>
            </w:r>
          </w:p>
          <w:p w14:paraId="4B20480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09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3078A271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</w:t>
            </w:r>
          </w:p>
          <w:p w14:paraId="1EFC97B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-0.04)</w:t>
            </w:r>
          </w:p>
        </w:tc>
        <w:tc>
          <w:tcPr>
            <w:tcW w:w="837" w:type="dxa"/>
            <w:vAlign w:val="center"/>
          </w:tcPr>
          <w:p w14:paraId="5B5589C5" w14:textId="6BECB0EF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2545B2">
              <w:rPr>
                <w:sz w:val="22"/>
                <w:szCs w:val="22"/>
              </w:rPr>
              <w:t>0.15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7B93242D" w14:textId="02BED304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-0.3 (-0.05, 1.07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56DFDBD7" w14:textId="5F8E7BA2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-0.46 (-0.09, 2.38)</w:t>
            </w:r>
          </w:p>
        </w:tc>
      </w:tr>
      <w:tr w:rsidR="00D41D11" w:rsidRPr="00371993" w14:paraId="55BE85BF" w14:textId="77777777" w:rsidTr="00D41D11">
        <w:trPr>
          <w:trHeight w:val="64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0C5420E6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Sweets 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127EC36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78 </w:t>
            </w:r>
          </w:p>
          <w:p w14:paraId="241A90C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45-1.59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2A30AD4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0.70</w:t>
            </w:r>
          </w:p>
          <w:p w14:paraId="28757E1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35-1.16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3E727898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1.07 </w:t>
            </w:r>
          </w:p>
          <w:p w14:paraId="488922F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84-1.52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500ECC4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35 </w:t>
            </w:r>
          </w:p>
          <w:p w14:paraId="62BF66E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14-0.99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63DBA513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49 </w:t>
            </w:r>
          </w:p>
          <w:p w14:paraId="7C58BF1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4-1.42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73A7B27D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28 </w:t>
            </w:r>
          </w:p>
          <w:p w14:paraId="03775D39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17-0.52)</w:t>
            </w:r>
          </w:p>
        </w:tc>
        <w:tc>
          <w:tcPr>
            <w:tcW w:w="837" w:type="dxa"/>
            <w:vAlign w:val="center"/>
          </w:tcPr>
          <w:p w14:paraId="15401845" w14:textId="7922732C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71993">
              <w:rPr>
                <w:b/>
                <w:sz w:val="22"/>
                <w:szCs w:val="22"/>
              </w:rPr>
              <w:t>0.02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56EFCA42" w14:textId="3302F72F" w:rsidR="00D41D11" w:rsidRPr="00C9777D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C9777D">
              <w:rPr>
                <w:b/>
                <w:sz w:val="22"/>
                <w:szCs w:val="22"/>
              </w:rPr>
              <w:t>-0.48 (-0.24, -0.93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482F32D9" w14:textId="6A4458F2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303E30">
              <w:rPr>
                <w:sz w:val="22"/>
                <w:szCs w:val="22"/>
              </w:rPr>
              <w:t>-0.55 (-0.28, 1.09)</w:t>
            </w:r>
          </w:p>
        </w:tc>
      </w:tr>
      <w:tr w:rsidR="00D41D11" w:rsidRPr="00371993" w14:paraId="5CFB424B" w14:textId="77777777" w:rsidTr="00D41D11">
        <w:trPr>
          <w:trHeight w:val="957"/>
          <w:jc w:val="center"/>
        </w:trPr>
        <w:tc>
          <w:tcPr>
            <w:tcW w:w="1485" w:type="dxa"/>
            <w:shd w:val="clear" w:color="auto" w:fill="auto"/>
            <w:vAlign w:val="center"/>
          </w:tcPr>
          <w:p w14:paraId="091DE534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Added sugars (sugar, honey, marmalade)</w:t>
            </w:r>
          </w:p>
          <w:p w14:paraId="5AEEB62F" w14:textId="77777777" w:rsidR="00D41D11" w:rsidRPr="00371993" w:rsidRDefault="00D41D11" w:rsidP="00B023EB">
            <w:pPr>
              <w:spacing w:before="40" w:after="40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serv./d)</w:t>
            </w:r>
          </w:p>
        </w:tc>
        <w:tc>
          <w:tcPr>
            <w:tcW w:w="1448" w:type="dxa"/>
            <w:shd w:val="clear" w:color="auto" w:fill="auto"/>
            <w:vAlign w:val="center"/>
          </w:tcPr>
          <w:p w14:paraId="12D00F0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</w:t>
            </w:r>
          </w:p>
          <w:p w14:paraId="52DE47BA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42-2)</w:t>
            </w:r>
          </w:p>
        </w:tc>
        <w:tc>
          <w:tcPr>
            <w:tcW w:w="1347" w:type="dxa"/>
            <w:shd w:val="clear" w:color="auto" w:fill="auto"/>
            <w:vAlign w:val="center"/>
          </w:tcPr>
          <w:p w14:paraId="34729AE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</w:t>
            </w:r>
          </w:p>
          <w:p w14:paraId="2BACDB0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 (0.64-2)</w:t>
            </w:r>
          </w:p>
        </w:tc>
        <w:tc>
          <w:tcPr>
            <w:tcW w:w="1387" w:type="dxa"/>
            <w:shd w:val="clear" w:color="auto" w:fill="auto"/>
            <w:vAlign w:val="center"/>
          </w:tcPr>
          <w:p w14:paraId="215B1F84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2</w:t>
            </w:r>
          </w:p>
          <w:p w14:paraId="3FD4D67B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64-2)</w:t>
            </w:r>
          </w:p>
        </w:tc>
        <w:tc>
          <w:tcPr>
            <w:tcW w:w="1200" w:type="dxa"/>
            <w:gridSpan w:val="2"/>
            <w:shd w:val="clear" w:color="auto" w:fill="auto"/>
            <w:vAlign w:val="center"/>
          </w:tcPr>
          <w:p w14:paraId="63350A1E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64 </w:t>
            </w:r>
          </w:p>
          <w:p w14:paraId="04D20E26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1)</w:t>
            </w:r>
          </w:p>
        </w:tc>
        <w:tc>
          <w:tcPr>
            <w:tcW w:w="1264" w:type="dxa"/>
            <w:gridSpan w:val="2"/>
            <w:shd w:val="clear" w:color="auto" w:fill="auto"/>
            <w:vAlign w:val="center"/>
          </w:tcPr>
          <w:p w14:paraId="097574D7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1</w:t>
            </w:r>
          </w:p>
          <w:p w14:paraId="7A1015F2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21-2)</w:t>
            </w:r>
          </w:p>
        </w:tc>
        <w:tc>
          <w:tcPr>
            <w:tcW w:w="1391" w:type="dxa"/>
            <w:shd w:val="clear" w:color="auto" w:fill="auto"/>
            <w:vAlign w:val="center"/>
          </w:tcPr>
          <w:p w14:paraId="5626EDCF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 xml:space="preserve">0.64 </w:t>
            </w:r>
          </w:p>
          <w:p w14:paraId="2E7DF2A5" w14:textId="77777777" w:rsidR="00D41D11" w:rsidRPr="00371993" w:rsidRDefault="00D41D11" w:rsidP="00B023EB">
            <w:pPr>
              <w:spacing w:before="40" w:after="40"/>
              <w:jc w:val="both"/>
              <w:rPr>
                <w:color w:val="000000"/>
                <w:sz w:val="22"/>
                <w:szCs w:val="22"/>
              </w:rPr>
            </w:pPr>
            <w:r w:rsidRPr="00371993">
              <w:rPr>
                <w:color w:val="000000"/>
                <w:sz w:val="22"/>
                <w:szCs w:val="22"/>
              </w:rPr>
              <w:t>(0.07-1)</w:t>
            </w:r>
          </w:p>
        </w:tc>
        <w:tc>
          <w:tcPr>
            <w:tcW w:w="837" w:type="dxa"/>
            <w:vAlign w:val="center"/>
          </w:tcPr>
          <w:p w14:paraId="30D2729E" w14:textId="58A77CF5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 w:rsidRPr="002545B2">
              <w:rPr>
                <w:sz w:val="22"/>
                <w:szCs w:val="22"/>
              </w:rPr>
              <w:t>0.25</w:t>
            </w:r>
          </w:p>
        </w:tc>
        <w:tc>
          <w:tcPr>
            <w:tcW w:w="2138" w:type="dxa"/>
            <w:gridSpan w:val="2"/>
            <w:shd w:val="clear" w:color="auto" w:fill="auto"/>
            <w:vAlign w:val="center"/>
          </w:tcPr>
          <w:p w14:paraId="1483E69A" w14:textId="1F63E795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>
              <w:rPr>
                <w:sz w:val="22"/>
                <w:szCs w:val="22"/>
              </w:rPr>
              <w:t>-0.64 (-0.27, 1.5)</w:t>
            </w:r>
          </w:p>
        </w:tc>
        <w:tc>
          <w:tcPr>
            <w:tcW w:w="2006" w:type="dxa"/>
            <w:gridSpan w:val="2"/>
            <w:shd w:val="clear" w:color="auto" w:fill="auto"/>
            <w:vAlign w:val="center"/>
          </w:tcPr>
          <w:p w14:paraId="23325533" w14:textId="695BDC0E" w:rsidR="00D41D11" w:rsidRPr="00371993" w:rsidRDefault="00D41D11" w:rsidP="00D41D11">
            <w:pPr>
              <w:jc w:val="center"/>
              <w:rPr>
                <w:b/>
                <w:sz w:val="22"/>
                <w:szCs w:val="22"/>
              </w:rPr>
            </w:pPr>
            <w:r>
              <w:rPr>
                <w:sz w:val="22"/>
                <w:szCs w:val="22"/>
              </w:rPr>
              <w:t>-0.57 (-0.23, 1.4)</w:t>
            </w:r>
          </w:p>
        </w:tc>
      </w:tr>
    </w:tbl>
    <w:p w14:paraId="2E2B1D00" w14:textId="77777777" w:rsidR="001E307D" w:rsidRPr="00371993" w:rsidRDefault="001E307D" w:rsidP="001E307D">
      <w:pPr>
        <w:spacing w:line="276" w:lineRule="auto"/>
        <w:jc w:val="both"/>
        <w:rPr>
          <w:sz w:val="22"/>
          <w:szCs w:val="22"/>
          <w:highlight w:val="yellow"/>
        </w:rPr>
      </w:pPr>
    </w:p>
    <w:p w14:paraId="4704561A" w14:textId="77777777" w:rsidR="001E307D" w:rsidRPr="00371993" w:rsidRDefault="001E307D" w:rsidP="001E307D">
      <w:pPr>
        <w:spacing w:line="276" w:lineRule="auto"/>
        <w:jc w:val="both"/>
        <w:rPr>
          <w:color w:val="000000"/>
          <w:sz w:val="22"/>
          <w:szCs w:val="22"/>
        </w:rPr>
      </w:pPr>
      <w:r w:rsidRPr="00371993">
        <w:rPr>
          <w:color w:val="000000"/>
          <w:sz w:val="22"/>
          <w:szCs w:val="22"/>
        </w:rPr>
        <w:t>Data are presented as medians (interquartile range, 25th-75th).</w:t>
      </w:r>
    </w:p>
    <w:p w14:paraId="0C67F9C4" w14:textId="77777777" w:rsidR="001E307D" w:rsidRPr="00371993" w:rsidRDefault="001E307D" w:rsidP="001E307D">
      <w:pPr>
        <w:spacing w:line="276" w:lineRule="auto"/>
        <w:jc w:val="both"/>
        <w:rPr>
          <w:color w:val="000000"/>
          <w:sz w:val="22"/>
          <w:szCs w:val="22"/>
        </w:rPr>
      </w:pPr>
      <w:r w:rsidRPr="00371993">
        <w:rPr>
          <w:color w:val="000000"/>
          <w:sz w:val="22"/>
          <w:szCs w:val="22"/>
        </w:rPr>
        <w:t xml:space="preserve">Statistical significance (P) was set at P&lt;0.05 (figures in bold indicate statistical significance). </w:t>
      </w:r>
    </w:p>
    <w:p w14:paraId="0BE59146" w14:textId="77777777" w:rsidR="001E307D" w:rsidRPr="00371993" w:rsidRDefault="001E307D" w:rsidP="001E307D">
      <w:pPr>
        <w:spacing w:line="276" w:lineRule="auto"/>
        <w:jc w:val="both"/>
        <w:rPr>
          <w:color w:val="000000"/>
          <w:sz w:val="22"/>
          <w:szCs w:val="22"/>
        </w:rPr>
      </w:pPr>
      <w:r w:rsidRPr="00371993">
        <w:rPr>
          <w:color w:val="000000"/>
          <w:sz w:val="22"/>
          <w:szCs w:val="22"/>
        </w:rPr>
        <w:t>^</w:t>
      </w:r>
      <w:proofErr w:type="spellStart"/>
      <w:r w:rsidRPr="00371993">
        <w:rPr>
          <w:color w:val="000000"/>
          <w:sz w:val="22"/>
          <w:szCs w:val="22"/>
        </w:rPr>
        <w:t>Bonferroni</w:t>
      </w:r>
      <w:proofErr w:type="spellEnd"/>
      <w:r w:rsidRPr="00371993">
        <w:rPr>
          <w:color w:val="000000"/>
          <w:sz w:val="22"/>
          <w:szCs w:val="22"/>
        </w:rPr>
        <w:t xml:space="preserve"> correction was used for pairwise comparisons among the three study groups.</w:t>
      </w:r>
      <w:r w:rsidRPr="00371993">
        <w:rPr>
          <w:rFonts w:ascii="MS Mincho" w:eastAsia="MS Mincho" w:hAnsi="MS Mincho" w:cs="MS Mincho"/>
          <w:color w:val="000000"/>
          <w:sz w:val="22"/>
          <w:szCs w:val="22"/>
        </w:rPr>
        <w:t> </w:t>
      </w:r>
    </w:p>
    <w:p w14:paraId="0102DF55" w14:textId="77777777" w:rsidR="001E307D" w:rsidRPr="00371993" w:rsidRDefault="001E307D" w:rsidP="001E307D">
      <w:pPr>
        <w:spacing w:line="276" w:lineRule="auto"/>
        <w:jc w:val="both"/>
        <w:rPr>
          <w:color w:val="000000"/>
          <w:sz w:val="22"/>
          <w:szCs w:val="22"/>
        </w:rPr>
      </w:pPr>
      <w:r w:rsidRPr="00371993">
        <w:rPr>
          <w:b/>
          <w:sz w:val="22"/>
          <w:szCs w:val="22"/>
        </w:rPr>
        <w:lastRenderedPageBreak/>
        <w:t xml:space="preserve">† </w:t>
      </w:r>
      <w:r w:rsidRPr="00371993">
        <w:rPr>
          <w:color w:val="000000"/>
          <w:sz w:val="22"/>
          <w:szCs w:val="22"/>
        </w:rPr>
        <w:t xml:space="preserve">Adjusted differences for continuous outcomes are from analysis of covariance (ANCOVA) with data from intention to treat analysis </w:t>
      </w:r>
      <w:r w:rsidRPr="00371993">
        <w:rPr>
          <w:sz w:val="22"/>
          <w:szCs w:val="22"/>
        </w:rPr>
        <w:t>(i.e., all patients who were randomly assigned to a study group were included).</w:t>
      </w:r>
      <w:r w:rsidRPr="00371993">
        <w:rPr>
          <w:color w:val="000000"/>
          <w:sz w:val="22"/>
          <w:szCs w:val="22"/>
        </w:rPr>
        <w:t xml:space="preserve"> Adjustments were made for baseline value of the dependent variable and study group.</w:t>
      </w:r>
      <w:r w:rsidRPr="00371993">
        <w:rPr>
          <w:sz w:val="22"/>
          <w:szCs w:val="22"/>
        </w:rPr>
        <w:t xml:space="preserve"> All variables </w:t>
      </w:r>
      <w:r w:rsidRPr="00371993">
        <w:rPr>
          <w:color w:val="000000"/>
          <w:sz w:val="22"/>
          <w:szCs w:val="22"/>
        </w:rPr>
        <w:t xml:space="preserve">were log-transformed for the analysis and are presented in their anti-logarithm form. </w:t>
      </w:r>
    </w:p>
    <w:p w14:paraId="663E7C7E" w14:textId="77777777" w:rsidR="001E307D" w:rsidRPr="00371993" w:rsidRDefault="001E307D" w:rsidP="001E307D">
      <w:pPr>
        <w:spacing w:line="276" w:lineRule="auto"/>
        <w:jc w:val="both"/>
        <w:rPr>
          <w:color w:val="000000"/>
          <w:sz w:val="22"/>
          <w:szCs w:val="22"/>
        </w:rPr>
      </w:pPr>
      <w:r w:rsidRPr="00371993">
        <w:rPr>
          <w:sz w:val="22"/>
          <w:szCs w:val="22"/>
        </w:rPr>
        <w:t xml:space="preserve">Food groups are presented as servings per day (serv./d) or otherwise mentioned. Servings were determined according to the dietary guidelines for Greek adults published in 1999 </w:t>
      </w:r>
      <w:r w:rsidRPr="00371993">
        <w:rPr>
          <w:sz w:val="22"/>
          <w:szCs w:val="22"/>
        </w:rPr>
        <w:fldChar w:fldCharType="begin"/>
      </w:r>
      <w:r w:rsidRPr="00371993">
        <w:rPr>
          <w:sz w:val="22"/>
          <w:szCs w:val="22"/>
        </w:rPr>
        <w:instrText xml:space="preserve"> ADDIN EN.CITE &lt;EndNote&gt;&lt;Cite&gt;&lt;Author&gt;Ministry of Health &amp;amp; Welfare of Greece&lt;/Author&gt;&lt;Year&gt;1999&lt;/Year&gt;&lt;RecNum&gt;1163&lt;/RecNum&gt;&lt;DisplayText&gt;[20]&lt;/DisplayText&gt;&lt;record&gt;&lt;rec-number&gt;1163&lt;/rec-number&gt;&lt;foreign-keys&gt;&lt;key app="EN" db-id="pvzrvfvfc5aea3ed99rxvxa00xawr0earwap" timestamp="1510390178"&gt;1163&lt;/key&gt;&lt;/foreign-keys&gt;&lt;ref-type name="Journal Article"&gt;17&lt;/ref-type&gt;&lt;contributors&gt;&lt;authors&gt;&lt;author&gt;Ministry of Health &amp;amp; Welfare of Greece,&lt;/author&gt;&lt;/authors&gt;&lt;/contributors&gt;&lt;titles&gt;&lt;title&gt;Dietary guidelines for adults in Greece&lt;/title&gt;&lt;secondary-title&gt;Archives of Hellenic Medicine&lt;/secondary-title&gt;&lt;/titles&gt;&lt;periodical&gt;&lt;full-title&gt;Archives of Hellenic Medicine&lt;/full-title&gt;&lt;/periodical&gt;&lt;pages&gt;516-524&lt;/pages&gt;&lt;volume&gt;16&lt;/volume&gt;&lt;number&gt;5&lt;/number&gt;&lt;dates&gt;&lt;year&gt;1999&lt;/year&gt;&lt;/dates&gt;&lt;urls&gt;&lt;/urls&gt;&lt;/record&gt;&lt;/Cite&gt;&lt;/EndNote&gt;</w:instrText>
      </w:r>
      <w:r w:rsidRPr="00371993">
        <w:rPr>
          <w:sz w:val="22"/>
          <w:szCs w:val="22"/>
        </w:rPr>
        <w:fldChar w:fldCharType="separate"/>
      </w:r>
      <w:r w:rsidRPr="00371993">
        <w:rPr>
          <w:noProof/>
          <w:sz w:val="22"/>
          <w:szCs w:val="22"/>
        </w:rPr>
        <w:t>[</w:t>
      </w:r>
      <w:hyperlink w:anchor="_ENREF_20" w:tooltip="Ministry of Health &amp; Welfare of Greece, 1999 #1163" w:history="1">
        <w:r w:rsidRPr="00371993">
          <w:rPr>
            <w:noProof/>
            <w:sz w:val="22"/>
            <w:szCs w:val="22"/>
          </w:rPr>
          <w:t>20</w:t>
        </w:r>
      </w:hyperlink>
      <w:r w:rsidRPr="00371993">
        <w:rPr>
          <w:noProof/>
          <w:sz w:val="22"/>
          <w:szCs w:val="22"/>
        </w:rPr>
        <w:t>]</w:t>
      </w:r>
      <w:r w:rsidRPr="00371993">
        <w:rPr>
          <w:sz w:val="22"/>
          <w:szCs w:val="22"/>
        </w:rPr>
        <w:fldChar w:fldCharType="end"/>
      </w:r>
      <w:r w:rsidRPr="00371993">
        <w:rPr>
          <w:sz w:val="22"/>
          <w:szCs w:val="22"/>
          <w:lang w:eastAsia="el-GR"/>
        </w:rPr>
        <w:t xml:space="preserve"> </w:t>
      </w:r>
      <w:r w:rsidRPr="00371993">
        <w:rPr>
          <w:sz w:val="22"/>
          <w:szCs w:val="22"/>
        </w:rPr>
        <w:t xml:space="preserve">as well as the recommendations of the new published Mediterranean diet pyramid </w:t>
      </w:r>
      <w:r w:rsidRPr="00371993">
        <w:rPr>
          <w:sz w:val="22"/>
          <w:szCs w:val="22"/>
        </w:rPr>
        <w:fldChar w:fldCharType="begin"/>
      </w:r>
      <w:r w:rsidRPr="00371993">
        <w:rPr>
          <w:sz w:val="22"/>
          <w:szCs w:val="22"/>
        </w:rPr>
        <w:instrText xml:space="preserve"> ADDIN EN.CITE &lt;EndNote&gt;&lt;Cite&gt;&lt;Author&gt;Bach-Faig&lt;/Author&gt;&lt;Year&gt;2011&lt;/Year&gt;&lt;RecNum&gt;1096&lt;/RecNum&gt;&lt;DisplayText&gt;[18]&lt;/DisplayText&gt;&lt;record&gt;&lt;rec-number&gt;1096&lt;/rec-number&gt;&lt;foreign-keys&gt;&lt;key app="EN" db-id="pvzrvfvfc5aea3ed99rxvxa00xawr0earwap" timestamp="1510389671"&gt;1096&lt;/key&gt;&lt;/foreign-keys&gt;&lt;ref-type name="Journal Article"&gt;17&lt;/ref-type&gt;&lt;contributors&gt;&lt;authors&gt;&lt;author&gt;Bach-Faig, A.&lt;/author&gt;&lt;author&gt;Berry, E. M.&lt;/author&gt;&lt;author&gt;Lairon, D.&lt;/author&gt;&lt;author&gt;Reguant, J.&lt;/author&gt;&lt;author&gt;Trichopoulou, A.&lt;/author&gt;&lt;author&gt;Dernini, S.&lt;/author&gt;&lt;author&gt;Medina, F. X.&lt;/author&gt;&lt;author&gt;Battino, M.&lt;/author&gt;&lt;author&gt;Belahsen, R.&lt;/author&gt;&lt;author&gt;Miranda, G.&lt;/author&gt;&lt;author&gt;Serra-Majem, L.&lt;/author&gt;&lt;author&gt;Mediterranean Diet Foundation Expert, Group&lt;/author&gt;&lt;/authors&gt;&lt;/contributors&gt;&lt;auth-address&gt;Mediterranean Diet Foundation, Barcelona, Spain&lt;/auth-address&gt;&lt;titles&gt;&lt;title&gt;Mediterranean diet pyramid today. Science and cultural updates&lt;/title&gt;&lt;secondary-title&gt;Public Health Nutr&lt;/secondary-title&gt;&lt;/titles&gt;&lt;periodical&gt;&lt;full-title&gt;Public Health Nutr&lt;/full-title&gt;&lt;/periodical&gt;&lt;pages&gt;2274-84&lt;/pages&gt;&lt;volume&gt;14&lt;/volume&gt;&lt;number&gt;12A&lt;/number&gt;&lt;keywords&gt;&lt;keyword&gt;*Culture&lt;/keyword&gt;&lt;keyword&gt;Diet/*standards&lt;/keyword&gt;&lt;keyword&gt;*Diet, Mediterranean&lt;/keyword&gt;&lt;keyword&gt;Feeding Behavior&lt;/keyword&gt;&lt;keyword&gt;Fruit&lt;/keyword&gt;&lt;keyword&gt;Health Behavior&lt;/keyword&gt;&lt;keyword&gt;*Health Promotion&lt;/keyword&gt;&lt;keyword&gt;Humans&lt;/keyword&gt;&lt;keyword&gt;Life Style&lt;/keyword&gt;&lt;keyword&gt;Mediterranean Region&lt;/keyword&gt;&lt;keyword&gt;*Nutrition Policy&lt;/keyword&gt;&lt;keyword&gt;Obesity/prevention &amp;amp; control&lt;/keyword&gt;&lt;keyword&gt;Vegetables&lt;/keyword&gt;&lt;/keywords&gt;&lt;dates&gt;&lt;year&gt;2011&lt;/year&gt;&lt;pub-dates&gt;&lt;date&gt;Dec&lt;/date&gt;&lt;/pub-dates&gt;&lt;/dates&gt;&lt;isbn&gt;1475-2727 (Electronic)&amp;#xD;1368-9800 (Linking)&lt;/isbn&gt;&lt;accession-num&gt;22166184&lt;/accession-num&gt;&lt;urls&gt;&lt;related-urls&gt;&lt;url&gt;https://www.ncbi.nlm.nih.gov/pubmed/22166184&lt;/url&gt;&lt;/related-urls&gt;&lt;/urls&gt;&lt;electronic-resource-num&gt;10.1017/S1368980011002515&lt;/electronic-resource-num&gt;&lt;/record&gt;&lt;/Cite&gt;&lt;/EndNote&gt;</w:instrText>
      </w:r>
      <w:r w:rsidRPr="00371993">
        <w:rPr>
          <w:sz w:val="22"/>
          <w:szCs w:val="22"/>
        </w:rPr>
        <w:fldChar w:fldCharType="separate"/>
      </w:r>
      <w:r w:rsidRPr="00371993">
        <w:rPr>
          <w:noProof/>
          <w:sz w:val="22"/>
          <w:szCs w:val="22"/>
        </w:rPr>
        <w:t>[</w:t>
      </w:r>
      <w:hyperlink w:anchor="_ENREF_18" w:tooltip="Bach-Faig, 2011 #1096" w:history="1">
        <w:r w:rsidRPr="00371993">
          <w:rPr>
            <w:noProof/>
            <w:sz w:val="22"/>
            <w:szCs w:val="22"/>
          </w:rPr>
          <w:t>18</w:t>
        </w:r>
      </w:hyperlink>
      <w:r w:rsidRPr="00371993">
        <w:rPr>
          <w:noProof/>
          <w:sz w:val="22"/>
          <w:szCs w:val="22"/>
        </w:rPr>
        <w:t>]</w:t>
      </w:r>
      <w:r w:rsidRPr="00371993">
        <w:rPr>
          <w:sz w:val="22"/>
          <w:szCs w:val="22"/>
        </w:rPr>
        <w:fldChar w:fldCharType="end"/>
      </w:r>
      <w:r w:rsidRPr="00371993">
        <w:rPr>
          <w:sz w:val="22"/>
          <w:szCs w:val="22"/>
        </w:rPr>
        <w:t>.</w:t>
      </w:r>
    </w:p>
    <w:p w14:paraId="063AEBF5" w14:textId="77777777" w:rsidR="001E307D" w:rsidRPr="00371993" w:rsidRDefault="001E307D" w:rsidP="001E307D">
      <w:pPr>
        <w:jc w:val="both"/>
      </w:pPr>
    </w:p>
    <w:p w14:paraId="1D7AD073" w14:textId="77777777" w:rsidR="001E307D" w:rsidRPr="00371993" w:rsidRDefault="001E307D" w:rsidP="001E307D">
      <w:pPr>
        <w:spacing w:before="120" w:after="120" w:line="276" w:lineRule="auto"/>
        <w:jc w:val="both"/>
      </w:pPr>
    </w:p>
    <w:p w14:paraId="0B9B9955" w14:textId="77777777" w:rsidR="001E307D" w:rsidRPr="00371993" w:rsidRDefault="001E307D" w:rsidP="001E307D">
      <w:pPr>
        <w:spacing w:before="120" w:after="120" w:line="276" w:lineRule="auto"/>
        <w:jc w:val="both"/>
      </w:pPr>
    </w:p>
    <w:p w14:paraId="6B560547" w14:textId="77777777" w:rsidR="001E307D" w:rsidRPr="00371993" w:rsidRDefault="001E307D" w:rsidP="001E307D"/>
    <w:p w14:paraId="5E1565DC" w14:textId="77777777" w:rsidR="001E307D" w:rsidRPr="00371993" w:rsidRDefault="001E307D" w:rsidP="001E307D"/>
    <w:p w14:paraId="75F18681" w14:textId="77777777" w:rsidR="00683EB3" w:rsidRDefault="00683EB3"/>
    <w:sectPr w:rsidR="00683EB3" w:rsidSect="001E307D">
      <w:headerReference w:type="default" r:id="rId8"/>
      <w:footerReference w:type="default" r:id="rId9"/>
      <w:pgSz w:w="16840" w:h="11900" w:orient="landscape"/>
      <w:pgMar w:top="1800" w:right="1440" w:bottom="1800" w:left="1440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5A8F48F" w16cid:durableId="1E02F1CC"/>
  <w16cid:commentId w16cid:paraId="751A021A" w16cid:durableId="1E02F244"/>
  <w16cid:commentId w16cid:paraId="62209DD1" w16cid:durableId="1E02F3C7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3140CF4" w14:textId="77777777" w:rsidR="000E6655" w:rsidRDefault="000E6655" w:rsidP="001E307D">
      <w:r>
        <w:separator/>
      </w:r>
    </w:p>
  </w:endnote>
  <w:endnote w:type="continuationSeparator" w:id="0">
    <w:p w14:paraId="1B7CA479" w14:textId="77777777" w:rsidR="000E6655" w:rsidRDefault="000E6655" w:rsidP="001E30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Times">
    <w:panose1 w:val="00000500000000020000"/>
    <w:charset w:val="00"/>
    <w:family w:val="auto"/>
    <w:pitch w:val="variable"/>
    <w:sig w:usb0="00000003" w:usb1="00000000" w:usb2="00000000" w:usb3="00000000" w:csb0="00000001" w:csb1="00000000"/>
  </w:font>
  <w:font w:name="Segoe UI">
    <w:altName w:val="Calibri"/>
    <w:charset w:val="A1"/>
    <w:family w:val="swiss"/>
    <w:pitch w:val="variable"/>
    <w:sig w:usb0="E4002EFF" w:usb1="C000E47F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58A6659" w14:textId="77777777" w:rsidR="00AF1D85" w:rsidRPr="00AF1D85" w:rsidRDefault="00AF1D85">
    <w:pPr>
      <w:pStyle w:val="Footer"/>
      <w:jc w:val="right"/>
      <w:rPr>
        <w:color w:val="000000" w:themeColor="text1"/>
      </w:rPr>
    </w:pPr>
    <w:r w:rsidRPr="00AF1D85">
      <w:rPr>
        <w:color w:val="000000" w:themeColor="text1"/>
        <w:sz w:val="20"/>
        <w:szCs w:val="20"/>
      </w:rPr>
      <w:t xml:space="preserve">pg. </w:t>
    </w:r>
    <w:r w:rsidRPr="00AF1D85">
      <w:rPr>
        <w:color w:val="000000" w:themeColor="text1"/>
        <w:sz w:val="20"/>
        <w:szCs w:val="20"/>
      </w:rPr>
      <w:fldChar w:fldCharType="begin"/>
    </w:r>
    <w:r w:rsidRPr="00AF1D85">
      <w:rPr>
        <w:color w:val="000000" w:themeColor="text1"/>
        <w:sz w:val="20"/>
        <w:szCs w:val="20"/>
      </w:rPr>
      <w:instrText xml:space="preserve"> PAGE  \* Arabic </w:instrText>
    </w:r>
    <w:r w:rsidRPr="00AF1D85">
      <w:rPr>
        <w:color w:val="000000" w:themeColor="text1"/>
        <w:sz w:val="20"/>
        <w:szCs w:val="20"/>
      </w:rPr>
      <w:fldChar w:fldCharType="separate"/>
    </w:r>
    <w:r>
      <w:rPr>
        <w:noProof/>
        <w:color w:val="000000" w:themeColor="text1"/>
        <w:sz w:val="20"/>
        <w:szCs w:val="20"/>
      </w:rPr>
      <w:t>2</w:t>
    </w:r>
    <w:r w:rsidRPr="00AF1D85">
      <w:rPr>
        <w:color w:val="000000" w:themeColor="text1"/>
        <w:sz w:val="20"/>
        <w:szCs w:val="20"/>
      </w:rPr>
      <w:fldChar w:fldCharType="end"/>
    </w:r>
  </w:p>
  <w:p w14:paraId="7000FEE3" w14:textId="77777777" w:rsidR="00AF1D85" w:rsidRDefault="00AF1D85"/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CB012AA" w14:textId="77777777" w:rsidR="000E6655" w:rsidRDefault="000E6655" w:rsidP="001E307D">
      <w:r>
        <w:separator/>
      </w:r>
    </w:p>
  </w:footnote>
  <w:footnote w:type="continuationSeparator" w:id="0">
    <w:p w14:paraId="14E52211" w14:textId="77777777" w:rsidR="000E6655" w:rsidRDefault="000E6655" w:rsidP="001E307D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91CDC2E" w14:textId="77777777" w:rsidR="00C5466A" w:rsidRPr="001E307D" w:rsidRDefault="00C5466A">
    <w:pPr>
      <w:pStyle w:val="Header"/>
      <w:rPr>
        <w:i/>
        <w:lang w:val="en-US"/>
      </w:rPr>
    </w:pPr>
    <w:r w:rsidRPr="001E307D">
      <w:rPr>
        <w:i/>
        <w:lang w:val="en-US"/>
      </w:rPr>
      <w:t>Online Supplementary material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78918FA"/>
    <w:multiLevelType w:val="hybridMultilevel"/>
    <w:tmpl w:val="EF1CA996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12851C2"/>
    <w:multiLevelType w:val="hybridMultilevel"/>
    <w:tmpl w:val="985A4176"/>
    <w:lvl w:ilvl="0" w:tplc="41F845F8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307D"/>
    <w:rsid w:val="000103F9"/>
    <w:rsid w:val="00036ACC"/>
    <w:rsid w:val="000544BD"/>
    <w:rsid w:val="00054D3B"/>
    <w:rsid w:val="00066F24"/>
    <w:rsid w:val="00071528"/>
    <w:rsid w:val="000A15F6"/>
    <w:rsid w:val="000A380D"/>
    <w:rsid w:val="000D3F89"/>
    <w:rsid w:val="000E6655"/>
    <w:rsid w:val="000F49AF"/>
    <w:rsid w:val="00142E06"/>
    <w:rsid w:val="001A42D1"/>
    <w:rsid w:val="001D327C"/>
    <w:rsid w:val="001E307D"/>
    <w:rsid w:val="00210F98"/>
    <w:rsid w:val="002349C2"/>
    <w:rsid w:val="00270C10"/>
    <w:rsid w:val="002C775B"/>
    <w:rsid w:val="003147E3"/>
    <w:rsid w:val="00344B32"/>
    <w:rsid w:val="00356547"/>
    <w:rsid w:val="00376B2C"/>
    <w:rsid w:val="00396496"/>
    <w:rsid w:val="003B2B62"/>
    <w:rsid w:val="003C0962"/>
    <w:rsid w:val="003D394D"/>
    <w:rsid w:val="003D6336"/>
    <w:rsid w:val="003E3A6D"/>
    <w:rsid w:val="00461B3C"/>
    <w:rsid w:val="00475FBA"/>
    <w:rsid w:val="00477F28"/>
    <w:rsid w:val="004A4D8F"/>
    <w:rsid w:val="004F0DE7"/>
    <w:rsid w:val="004F443C"/>
    <w:rsid w:val="00503AC1"/>
    <w:rsid w:val="0051230B"/>
    <w:rsid w:val="00526D40"/>
    <w:rsid w:val="0054010B"/>
    <w:rsid w:val="00543F9A"/>
    <w:rsid w:val="00547C5D"/>
    <w:rsid w:val="005644F8"/>
    <w:rsid w:val="00567AA9"/>
    <w:rsid w:val="005A0480"/>
    <w:rsid w:val="005D0423"/>
    <w:rsid w:val="0061291D"/>
    <w:rsid w:val="006235C9"/>
    <w:rsid w:val="00654290"/>
    <w:rsid w:val="00683EB3"/>
    <w:rsid w:val="00745505"/>
    <w:rsid w:val="00782683"/>
    <w:rsid w:val="0079240F"/>
    <w:rsid w:val="00793647"/>
    <w:rsid w:val="0079407D"/>
    <w:rsid w:val="00795655"/>
    <w:rsid w:val="007B225D"/>
    <w:rsid w:val="00822DA2"/>
    <w:rsid w:val="00836C1E"/>
    <w:rsid w:val="008767EA"/>
    <w:rsid w:val="00896E63"/>
    <w:rsid w:val="008A140B"/>
    <w:rsid w:val="008A60C4"/>
    <w:rsid w:val="008B7A42"/>
    <w:rsid w:val="008C3874"/>
    <w:rsid w:val="008D781A"/>
    <w:rsid w:val="008F140D"/>
    <w:rsid w:val="008F7C5E"/>
    <w:rsid w:val="009B4855"/>
    <w:rsid w:val="009C29C4"/>
    <w:rsid w:val="009E203A"/>
    <w:rsid w:val="009E6A43"/>
    <w:rsid w:val="009F37E3"/>
    <w:rsid w:val="00A01967"/>
    <w:rsid w:val="00A524FC"/>
    <w:rsid w:val="00A562AF"/>
    <w:rsid w:val="00A91C30"/>
    <w:rsid w:val="00AC04BF"/>
    <w:rsid w:val="00AC6607"/>
    <w:rsid w:val="00AD59AF"/>
    <w:rsid w:val="00AE06EF"/>
    <w:rsid w:val="00AF1D85"/>
    <w:rsid w:val="00B023EB"/>
    <w:rsid w:val="00B16262"/>
    <w:rsid w:val="00B23D4C"/>
    <w:rsid w:val="00B74DCB"/>
    <w:rsid w:val="00BB3C9D"/>
    <w:rsid w:val="00BB7DB4"/>
    <w:rsid w:val="00BD2AA5"/>
    <w:rsid w:val="00BD6B8B"/>
    <w:rsid w:val="00C16564"/>
    <w:rsid w:val="00C5466A"/>
    <w:rsid w:val="00C857AD"/>
    <w:rsid w:val="00C9777D"/>
    <w:rsid w:val="00CA338E"/>
    <w:rsid w:val="00CC110D"/>
    <w:rsid w:val="00CC22F5"/>
    <w:rsid w:val="00CE1716"/>
    <w:rsid w:val="00CE4340"/>
    <w:rsid w:val="00D402B7"/>
    <w:rsid w:val="00D41D11"/>
    <w:rsid w:val="00D50F3D"/>
    <w:rsid w:val="00D60C06"/>
    <w:rsid w:val="00D91472"/>
    <w:rsid w:val="00D97911"/>
    <w:rsid w:val="00DE4691"/>
    <w:rsid w:val="00E02F1D"/>
    <w:rsid w:val="00E71407"/>
    <w:rsid w:val="00E9051D"/>
    <w:rsid w:val="00EB56C2"/>
    <w:rsid w:val="00EC0524"/>
    <w:rsid w:val="00EE6D0D"/>
    <w:rsid w:val="00F207A5"/>
    <w:rsid w:val="00F23407"/>
    <w:rsid w:val="00F23409"/>
    <w:rsid w:val="00F24B03"/>
    <w:rsid w:val="00F54E9F"/>
    <w:rsid w:val="00F93F43"/>
    <w:rsid w:val="00FA0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E389DB8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103F9"/>
    <w:rPr>
      <w:rFonts w:ascii="Times New Roman" w:hAnsi="Times New Roman" w:cs="Times New Roman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023EB"/>
    <w:pPr>
      <w:keepNext/>
      <w:keepLines/>
      <w:suppressAutoHyphen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lang w:eastAsia="zh-CN"/>
    </w:rPr>
  </w:style>
  <w:style w:type="paragraph" w:styleId="Heading7">
    <w:name w:val="heading 7"/>
    <w:aliases w:val="h7"/>
    <w:basedOn w:val="Heading3"/>
    <w:next w:val="Normal"/>
    <w:link w:val="Heading7Char"/>
    <w:qFormat/>
    <w:rsid w:val="00B023EB"/>
    <w:pPr>
      <w:keepNext w:val="0"/>
      <w:tabs>
        <w:tab w:val="left" w:pos="1260"/>
      </w:tabs>
      <w:suppressAutoHyphens w:val="0"/>
      <w:overflowPunct w:val="0"/>
      <w:autoSpaceDE w:val="0"/>
      <w:autoSpaceDN w:val="0"/>
      <w:adjustRightInd w:val="0"/>
      <w:spacing w:before="300" w:after="240"/>
      <w:ind w:left="1260" w:hanging="1260"/>
      <w:textAlignment w:val="baseline"/>
      <w:outlineLvl w:val="6"/>
    </w:pPr>
    <w:rPr>
      <w:rFonts w:ascii="Times" w:eastAsia="Times New Roman" w:hAnsi="Times" w:cs="Times New Roman"/>
      <w:color w:val="000000" w:themeColor="text1"/>
      <w:szCs w:val="20"/>
      <w:lang w:val="el-GR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1E307D"/>
  </w:style>
  <w:style w:type="paragraph" w:styleId="Header">
    <w:name w:val="header"/>
    <w:basedOn w:val="Normal"/>
    <w:link w:val="HeaderChar"/>
    <w:uiPriority w:val="99"/>
    <w:unhideWhenUsed/>
    <w:rsid w:val="001E307D"/>
    <w:pPr>
      <w:tabs>
        <w:tab w:val="center" w:pos="4153"/>
        <w:tab w:val="right" w:pos="8306"/>
      </w:tabs>
      <w:suppressAutoHyphens/>
    </w:pPr>
    <w:rPr>
      <w:rFonts w:eastAsia="Calibri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1E307D"/>
    <w:rPr>
      <w:rFonts w:ascii="Times New Roman" w:eastAsia="Calibri" w:hAnsi="Times New Roman" w:cs="Times New Roman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1E307D"/>
    <w:pPr>
      <w:tabs>
        <w:tab w:val="center" w:pos="4153"/>
        <w:tab w:val="right" w:pos="8306"/>
      </w:tabs>
      <w:suppressAutoHyphens/>
    </w:pPr>
    <w:rPr>
      <w:rFonts w:eastAsia="Calibri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1E307D"/>
    <w:rPr>
      <w:rFonts w:ascii="Times New Roman" w:eastAsia="Calibri" w:hAnsi="Times New Roman" w:cs="Times New Roman"/>
      <w:lang w:eastAsia="zh-CN"/>
    </w:rPr>
  </w:style>
  <w:style w:type="character" w:customStyle="1" w:styleId="Heading7Char">
    <w:name w:val="Heading 7 Char"/>
    <w:aliases w:val="h7 Char"/>
    <w:basedOn w:val="DefaultParagraphFont"/>
    <w:link w:val="Heading7"/>
    <w:rsid w:val="00B023EB"/>
    <w:rPr>
      <w:rFonts w:ascii="Times" w:eastAsia="Times New Roman" w:hAnsi="Times" w:cs="Times New Roman"/>
      <w:color w:val="000000" w:themeColor="text1"/>
      <w:szCs w:val="20"/>
      <w:lang w:val="el-GR"/>
    </w:rPr>
  </w:style>
  <w:style w:type="paragraph" w:styleId="ListParagraph">
    <w:name w:val="List Paragraph"/>
    <w:basedOn w:val="Normal"/>
    <w:link w:val="ListParagraphChar"/>
    <w:uiPriority w:val="34"/>
    <w:qFormat/>
    <w:rsid w:val="00B023EB"/>
    <w:pPr>
      <w:overflowPunct w:val="0"/>
      <w:autoSpaceDE w:val="0"/>
      <w:autoSpaceDN w:val="0"/>
      <w:adjustRightInd w:val="0"/>
      <w:ind w:left="720"/>
      <w:contextualSpacing/>
      <w:textAlignment w:val="baseline"/>
    </w:pPr>
    <w:rPr>
      <w:rFonts w:ascii="Times" w:eastAsia="Times New Roman" w:hAnsi="Times"/>
      <w:szCs w:val="20"/>
      <w:lang w:val="el-GR"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023EB"/>
    <w:rPr>
      <w:rFonts w:ascii="Times" w:eastAsia="Times New Roman" w:hAnsi="Times" w:cs="Times New Roman"/>
      <w:szCs w:val="20"/>
      <w:lang w:val="el-GR"/>
    </w:rPr>
  </w:style>
  <w:style w:type="table" w:customStyle="1" w:styleId="GridTable1Light-Accent12">
    <w:name w:val="Grid Table 1 Light - Accent 12"/>
    <w:basedOn w:val="TableNormal"/>
    <w:uiPriority w:val="46"/>
    <w:rsid w:val="00B023EB"/>
    <w:rPr>
      <w:lang w:val="en-US"/>
    </w:rPr>
    <w:tblPr>
      <w:tblStyleRowBandSize w:val="1"/>
      <w:tblStyleColBandSize w:val="1"/>
      <w:tblInd w:w="0" w:type="dxa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3Char">
    <w:name w:val="Heading 3 Char"/>
    <w:basedOn w:val="DefaultParagraphFont"/>
    <w:link w:val="Heading3"/>
    <w:uiPriority w:val="9"/>
    <w:semiHidden/>
    <w:rsid w:val="00B023EB"/>
    <w:rPr>
      <w:rFonts w:asciiTheme="majorHAnsi" w:eastAsiaTheme="majorEastAsia" w:hAnsiTheme="majorHAnsi" w:cstheme="majorBidi"/>
      <w:color w:val="1F4D78" w:themeColor="accent1" w:themeShade="7F"/>
      <w:lang w:eastAsia="zh-CN"/>
    </w:rPr>
  </w:style>
  <w:style w:type="table" w:styleId="TableGrid">
    <w:name w:val="Table Grid"/>
    <w:basedOn w:val="TableNormal"/>
    <w:uiPriority w:val="39"/>
    <w:rsid w:val="00B023E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6542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4290"/>
    <w:pPr>
      <w:suppressAutoHyphens/>
    </w:pPr>
    <w:rPr>
      <w:rFonts w:eastAsia="Calibri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4290"/>
    <w:rPr>
      <w:rFonts w:ascii="Times New Roman" w:eastAsia="Calibri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42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4290"/>
    <w:rPr>
      <w:rFonts w:ascii="Times New Roman" w:eastAsia="Calibri" w:hAnsi="Times New Roman" w:cs="Times New Roman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4290"/>
    <w:pPr>
      <w:suppressAutoHyphens/>
    </w:pPr>
    <w:rPr>
      <w:rFonts w:ascii="Segoe UI" w:eastAsia="Calibri" w:hAnsi="Segoe UI" w:cs="Segoe UI"/>
      <w:sz w:val="18"/>
      <w:szCs w:val="1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4290"/>
    <w:rPr>
      <w:rFonts w:ascii="Segoe UI" w:eastAsia="Calibri" w:hAnsi="Segoe UI" w:cs="Segoe UI"/>
      <w:sz w:val="18"/>
      <w:szCs w:val="1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928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96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5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496DD2-B071-584C-A5A3-D4E110A0E4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9</Pages>
  <Words>3340</Words>
  <Characters>19044</Characters>
  <Application>Microsoft Macintosh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6</cp:revision>
  <dcterms:created xsi:type="dcterms:W3CDTF">2018-01-12T16:00:00Z</dcterms:created>
  <dcterms:modified xsi:type="dcterms:W3CDTF">2018-03-21T15:16:00Z</dcterms:modified>
</cp:coreProperties>
</file>